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bookmarkStart w:id="0" w:name="_GoBack"/>
      <w:bookmarkEnd w:id="0"/>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0A51A3E2"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49A795BB"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 xml:space="preserve">dose response curves was found to correlate linearly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871D92">
        <w:rPr>
          <w:rFonts w:ascii="Times New Roman" w:hAnsi="Times New Roman" w:cs="Times New Roman"/>
          <w:sz w:val="24"/>
          <w:szCs w:val="24"/>
        </w:rPr>
        <w:t xml:space="preserve"> </w:t>
      </w:r>
      <w:r w:rsidR="00AD0299">
        <w:rPr>
          <w:rFonts w:ascii="Times New Roman" w:hAnsi="Times New Roman" w:cs="Times New Roman"/>
          <w:sz w:val="24"/>
          <w:szCs w:val="24"/>
        </w:rPr>
        <w:t>Overall categorical agreement was 82%, r</w:t>
      </w:r>
      <w:r w:rsidR="00507FDE">
        <w:rPr>
          <w:rFonts w:ascii="Times New Roman" w:hAnsi="Times New Roman" w:cs="Times New Roman"/>
          <w:sz w:val="24"/>
          <w:szCs w:val="24"/>
        </w:rPr>
        <w:t xml:space="preserve">esistant strains were </w:t>
      </w:r>
      <w:r w:rsidR="00AD0299">
        <w:rPr>
          <w:rFonts w:ascii="Times New Roman" w:hAnsi="Times New Roman" w:cs="Times New Roman"/>
          <w:sz w:val="24"/>
          <w:szCs w:val="24"/>
        </w:rPr>
        <w:t>classified correctly</w:t>
      </w:r>
      <w:r w:rsidR="00507FDE">
        <w:rPr>
          <w:rFonts w:ascii="Times New Roman" w:hAnsi="Times New Roman" w:cs="Times New Roman"/>
          <w:sz w:val="24"/>
          <w:szCs w:val="24"/>
        </w:rPr>
        <w:t xml:space="preserve"> in 99</w:t>
      </w:r>
      <w:r w:rsidR="00AD0299">
        <w:rPr>
          <w:rFonts w:ascii="Times New Roman" w:hAnsi="Times New Roman" w:cs="Times New Roman"/>
          <w:sz w:val="24"/>
          <w:szCs w:val="24"/>
        </w:rPr>
        <w:t>.8</w:t>
      </w:r>
      <w:r w:rsidR="00507FDE">
        <w:rPr>
          <w:rFonts w:ascii="Times New Roman" w:hAnsi="Times New Roman" w:cs="Times New Roman"/>
          <w:sz w:val="24"/>
          <w:szCs w:val="24"/>
        </w:rPr>
        <w:t xml:space="preserve">% of the cases. The hill slopes of the dose response curves were significantly lower for the beta-lactams penicillin G, ceftriaxone and </w:t>
      </w:r>
      <w:proofErr w:type="spellStart"/>
      <w:r w:rsidR="00507FDE">
        <w:rPr>
          <w:rFonts w:ascii="Times New Roman" w:hAnsi="Times New Roman" w:cs="Times New Roman"/>
          <w:sz w:val="24"/>
          <w:szCs w:val="24"/>
        </w:rPr>
        <w:t>cefixime</w:t>
      </w:r>
      <w:proofErr w:type="spellEnd"/>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those of the other antimicrobials.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0C5E4EF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w:t>
      </w:r>
      <w:r w:rsidR="003D73F2" w:rsidRPr="002E07DB">
        <w:rPr>
          <w:rFonts w:ascii="Times New Roman" w:hAnsi="Times New Roman" w:cs="Times New Roman"/>
          <w:sz w:val="24"/>
          <w:szCs w:val="24"/>
        </w:rPr>
        <w:lastRenderedPageBreak/>
        <w:t>throughput screening</w:t>
      </w:r>
      <w:r w:rsidR="00507FDE">
        <w:rPr>
          <w:rFonts w:ascii="Times New Roman" w:hAnsi="Times New Roman" w:cs="Times New Roman"/>
          <w:sz w:val="24"/>
          <w:szCs w:val="24"/>
        </w:rPr>
        <w:t xml:space="preserve">s and 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5BD02769" w14:textId="77777777" w:rsidR="00507FDE" w:rsidRDefault="00507FDE"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641B0030"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p>
    <w:p w14:paraId="3AD4460A" w14:textId="3CC3E811"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7E9457CB"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2F3E08A9" w14:textId="350861DE"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600 or OD450),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7B8DA654" w:rsidR="001D53E2"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and dose response curves for</w:t>
      </w:r>
      <w:r w:rsidR="00954EC4">
        <w:rPr>
          <w:rFonts w:ascii="Times New Roman" w:hAnsi="Times New Roman" w:cs="Times New Roman"/>
          <w:sz w:val="24"/>
          <w:szCs w:val="24"/>
        </w:rPr>
        <w:t xml:space="preserve"> a training dataset consisting of </w:t>
      </w:r>
      <w:r w:rsidR="00954EC4">
        <w:rPr>
          <w:rFonts w:ascii="Times New Roman" w:hAnsi="Times New Roman" w:cs="Times New Roman"/>
          <w:sz w:val="24"/>
          <w:szCs w:val="24"/>
        </w:rPr>
        <w:lastRenderedPageBreak/>
        <w:t>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7B18981A" w14:textId="228CB45D" w:rsidR="00BC0387"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m792C50","properties":{"formattedCitation":"{\\rtf \\super 27\\nosupersub{}}","plainCitation":"27"},"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7</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r w:rsidR="00C22907">
        <w:rPr>
          <w:rFonts w:ascii="Times New Roman" w:hAnsi="Times New Roman" w:cs="Times New Roman"/>
          <w:sz w:val="24"/>
          <w:szCs w:val="24"/>
        </w:rPr>
        <w:t xml:space="preserve"> (a time course from 0-15 hours can be found in figure S1)</w:t>
      </w:r>
      <w:r w:rsidR="000E7EF8">
        <w:rPr>
          <w:rFonts w:ascii="Times New Roman" w:hAnsi="Times New Roman" w:cs="Times New Roman"/>
          <w:sz w:val="24"/>
          <w:szCs w:val="24"/>
        </w:rPr>
        <w:t xml:space="preserve">. </w:t>
      </w:r>
      <w:proofErr w:type="spellStart"/>
      <w:r w:rsidR="000E7EF8">
        <w:rPr>
          <w:rFonts w:ascii="Times New Roman" w:hAnsi="Times New Roman" w:cs="Times New Roman"/>
          <w:sz w:val="24"/>
          <w:szCs w:val="24"/>
        </w:rPr>
        <w:t>Resazurin</w:t>
      </w:r>
      <w:proofErr w:type="spellEnd"/>
      <w:r w:rsidR="000E7EF8">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sidR="000E7EF8">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67229A18"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BVbQgut","properties":{"formattedCitation":"{\\rtf \\super 28\\nosupersub{}}","plainCitation":"28"},"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8</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1FCAA09C" w14:textId="4EC95871" w:rsidR="00621D27" w:rsidRDefault="00621D27" w:rsidP="00621D27">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0590B57F" w14:textId="345BB13B" w:rsidR="00886FB7" w:rsidRDefault="00A0136E" w:rsidP="00886FB7">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 The analysis of the precision of this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w:t>
      </w:r>
      <w:r w:rsidRPr="00336F88">
        <w:rPr>
          <w:rFonts w:ascii="Times New Roman" w:hAnsi="Times New Roman" w:cs="Times New Roman"/>
          <w:sz w:val="24"/>
          <w:szCs w:val="24"/>
        </w:rPr>
        <w:lastRenderedPageBreak/>
        <w:t>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that prevent to </w:t>
      </w:r>
      <w:proofErr w:type="spellStart"/>
      <w:r w:rsidR="00171A47">
        <w:rPr>
          <w:rFonts w:ascii="Times New Roman" w:hAnsi="Times New Roman" w:cs="Times New Roman"/>
          <w:sz w:val="24"/>
          <w:szCs w:val="24"/>
        </w:rPr>
        <w:t>logarithmise</w:t>
      </w:r>
      <w:proofErr w:type="spellEnd"/>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r>
        <w:rPr>
          <w:rFonts w:ascii="Times New Roman" w:hAnsi="Times New Roman" w:cs="Times New Roman"/>
          <w:sz w:val="24"/>
          <w:szCs w:val="24"/>
        </w:rPr>
        <w:t xml:space="preserve"> </w:t>
      </w:r>
      <w:r w:rsidRPr="00336F88">
        <w:rPr>
          <w:rFonts w:ascii="Times New Roman" w:hAnsi="Times New Roman" w:cs="Times New Roman"/>
          <w:sz w:val="24"/>
          <w:szCs w:val="24"/>
        </w:rPr>
        <w:t>Firstly, the variance-covariance of the regression parameters was estimated.</w:t>
      </w:r>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1E60F56D"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 xml:space="preserve">Comparison with </w:t>
      </w:r>
      <w:proofErr w:type="spellStart"/>
      <w:r w:rsidRPr="00760526">
        <w:rPr>
          <w:rFonts w:ascii="Times New Roman" w:hAnsi="Times New Roman" w:cs="Times New Roman"/>
          <w:b/>
          <w:sz w:val="24"/>
          <w:szCs w:val="24"/>
        </w:rPr>
        <w:t>Etest</w:t>
      </w:r>
      <w:proofErr w:type="spellEnd"/>
    </w:p>
    <w:p w14:paraId="6275ED4F" w14:textId="7144D345" w:rsidR="00425DF7" w:rsidRDefault="009951EB"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 I, R classes</w:t>
      </w:r>
      <w:r>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9ltjfa1rd","properties":{"formattedCitation":"{\\rtf \\super 29\\nosupersub{}}","plainCitation":"29"},"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29</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C22907">
        <w:rPr>
          <w:rFonts w:ascii="Times New Roman" w:hAnsi="Times New Roman" w:cs="Times New Roman"/>
          <w:sz w:val="24"/>
          <w:szCs w:val="24"/>
        </w:rPr>
        <w:t xml:space="preserve">Essential agreement was defined as </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26E22C7D"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ft91rars7","properties":{"formattedCitation":"{\\rtf \\super 15,30\\nosupersub{}}","plainCitation":"15,30"},"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15,30</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4DD187CF" w14:textId="77777777" w:rsidR="00A40029" w:rsidRDefault="00A40029" w:rsidP="00A17D4C">
      <w:pPr>
        <w:spacing w:line="480" w:lineRule="auto"/>
        <w:jc w:val="both"/>
        <w:rPr>
          <w:rFonts w:ascii="Times New Roman" w:hAnsi="Times New Roman" w:cs="Times New Roman"/>
          <w:b/>
          <w:sz w:val="24"/>
          <w:szCs w:val="24"/>
        </w:rPr>
      </w:pPr>
    </w:p>
    <w:p w14:paraId="37A1612A" w14:textId="77777777" w:rsidR="00A40029" w:rsidRDefault="00A40029" w:rsidP="00A17D4C">
      <w:pPr>
        <w:spacing w:line="480" w:lineRule="auto"/>
        <w:jc w:val="both"/>
        <w:rPr>
          <w:rFonts w:ascii="Times New Roman" w:hAnsi="Times New Roman" w:cs="Times New Roman"/>
          <w:b/>
          <w:sz w:val="24"/>
          <w:szCs w:val="24"/>
        </w:rPr>
      </w:pPr>
    </w:p>
    <w:p w14:paraId="0FF1E455" w14:textId="77777777" w:rsidR="00A40029" w:rsidRDefault="00A40029" w:rsidP="00A17D4C">
      <w:pPr>
        <w:spacing w:line="480" w:lineRule="auto"/>
        <w:jc w:val="both"/>
        <w:rPr>
          <w:rFonts w:ascii="Times New Roman" w:hAnsi="Times New Roman" w:cs="Times New Roman"/>
          <w:b/>
          <w:sz w:val="24"/>
          <w:szCs w:val="24"/>
        </w:rPr>
      </w:pP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6C6A8623" w14:textId="5E5A94C2" w:rsidR="00664BEB" w:rsidRDefault="00E94E02"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Pr>
          <w:rFonts w:ascii="Times New Roman" w:hAnsi="Times New Roman" w:cs="Times New Roman"/>
          <w:sz w:val="24"/>
          <w:szCs w:val="24"/>
        </w:rPr>
        <w:t xml:space="preserve"> was analysed first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254C15">
        <w:rPr>
          <w:rFonts w:ascii="Times New Roman" w:hAnsi="Times New Roman" w:cs="Times New Roman"/>
          <w:sz w:val="24"/>
          <w:szCs w:val="24"/>
        </w:rPr>
        <w:t xml:space="preserve">A linear regression with </w:t>
      </w:r>
      <w:proofErr w:type="spellStart"/>
      <w:r w:rsidR="00254C15">
        <w:rPr>
          <w:rFonts w:ascii="Times New Roman" w:hAnsi="Times New Roman" w:cs="Times New Roman"/>
          <w:sz w:val="24"/>
          <w:szCs w:val="24"/>
        </w:rPr>
        <w:t>Etest</w:t>
      </w:r>
      <w:proofErr w:type="spellEnd"/>
      <w:r w:rsidR="00254C15">
        <w:rPr>
          <w:rFonts w:ascii="Times New Roman" w:hAnsi="Times New Roman" w:cs="Times New Roman"/>
          <w:sz w:val="24"/>
          <w:szCs w:val="24"/>
        </w:rPr>
        <w:t xml:space="preserve"> MICs against EC</w:t>
      </w:r>
      <w:r w:rsidR="00254C15" w:rsidRPr="00254C15">
        <w:rPr>
          <w:rFonts w:ascii="Times New Roman" w:hAnsi="Times New Roman" w:cs="Times New Roman"/>
          <w:sz w:val="24"/>
          <w:szCs w:val="24"/>
          <w:vertAlign w:val="subscript"/>
        </w:rPr>
        <w:t>50</w:t>
      </w:r>
      <w:r w:rsidR="00254C15">
        <w:rPr>
          <w:rFonts w:ascii="Times New Roman" w:hAnsi="Times New Roman" w:cs="Times New Roman"/>
          <w:sz w:val="24"/>
          <w:szCs w:val="24"/>
          <w:vertAlign w:val="subscript"/>
        </w:rPr>
        <w:t xml:space="preserve"> </w:t>
      </w:r>
      <w:r w:rsidR="00254C15">
        <w:rPr>
          <w:rFonts w:ascii="Times New Roman" w:hAnsi="Times New Roman" w:cs="Times New Roman"/>
          <w:sz w:val="24"/>
          <w:szCs w:val="24"/>
        </w:rPr>
        <w:t xml:space="preserve">was run. </w:t>
      </w:r>
      <w:r w:rsidR="00664BEB">
        <w:rPr>
          <w:rFonts w:ascii="Times New Roman" w:hAnsi="Times New Roman" w:cs="Times New Roman"/>
          <w:sz w:val="24"/>
          <w:szCs w:val="24"/>
        </w:rPr>
        <w:t xml:space="preserve">Some highly resistant strains did not follow a sigmoidal dose-response curve and therefore were considered above limit of detection. </w:t>
      </w:r>
    </w:p>
    <w:p w14:paraId="4DA8CC9F" w14:textId="77777777" w:rsidR="00664BEB" w:rsidRDefault="00664BEB"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arson correlation coefficients were highest for ciprofloxacin (0.98), tetracycline (0.88) and penicillin at </w:t>
      </w:r>
      <w:proofErr w:type="spellStart"/>
      <w:r>
        <w:rPr>
          <w:rFonts w:ascii="Times New Roman" w:hAnsi="Times New Roman" w:cs="Times New Roman"/>
          <w:sz w:val="24"/>
          <w:szCs w:val="24"/>
        </w:rPr>
        <w:t>ECxx</w:t>
      </w:r>
      <w:proofErr w:type="spellEnd"/>
      <w:r>
        <w:rPr>
          <w:rFonts w:ascii="Times New Roman" w:hAnsi="Times New Roman" w:cs="Times New Roman"/>
          <w:sz w:val="24"/>
          <w:szCs w:val="24"/>
        </w:rPr>
        <w:t xml:space="preserve"> (0.85). Lower </w:t>
      </w:r>
      <w:proofErr w:type="spellStart"/>
      <w:proofErr w:type="gramStart"/>
      <w:r>
        <w:rPr>
          <w:rFonts w:ascii="Times New Roman" w:hAnsi="Times New Roman" w:cs="Times New Roman"/>
          <w:sz w:val="24"/>
          <w:szCs w:val="24"/>
        </w:rPr>
        <w:t>pearson’s</w:t>
      </w:r>
      <w:proofErr w:type="spellEnd"/>
      <w:proofErr w:type="gramEnd"/>
      <w:r>
        <w:rPr>
          <w:rFonts w:ascii="Times New Roman" w:hAnsi="Times New Roman" w:cs="Times New Roman"/>
          <w:sz w:val="24"/>
          <w:szCs w:val="24"/>
        </w:rPr>
        <w:t xml:space="preserve"> correlation coefficients were measured for ceftriaxone (0.77), azithromycin (0.73) and</w:t>
      </w:r>
      <w:r w:rsidRPr="00030684">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0.70).</w:t>
      </w:r>
    </w:p>
    <w:p w14:paraId="5FBEDCC8" w14:textId="77777777" w:rsidR="00664BEB" w:rsidRDefault="00664BEB" w:rsidP="00664BEB">
      <w:pPr>
        <w:spacing w:line="480" w:lineRule="auto"/>
        <w:jc w:val="both"/>
        <w:rPr>
          <w:rFonts w:ascii="Times New Roman" w:hAnsi="Times New Roman" w:cs="Times New Roman"/>
          <w:sz w:val="24"/>
          <w:szCs w:val="24"/>
        </w:rPr>
      </w:pPr>
    </w:p>
    <w:p w14:paraId="3828C983" w14:textId="77777777" w:rsidR="00664BEB" w:rsidRPr="00572750" w:rsidRDefault="00664BEB"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further assessed which effective concentration correlates optimal with the gold standard methods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and agar dilution. At EC</w:t>
      </w:r>
      <w:r w:rsidRPr="00664BEB">
        <w:rPr>
          <w:rFonts w:ascii="Times New Roman" w:hAnsi="Times New Roman" w:cs="Times New Roman"/>
          <w:sz w:val="24"/>
          <w:szCs w:val="24"/>
          <w:vertAlign w:val="subscript"/>
        </w:rPr>
        <w:t>50</w:t>
      </w:r>
      <w:r>
        <w:rPr>
          <w:rFonts w:ascii="Times New Roman" w:hAnsi="Times New Roman" w:cs="Times New Roman"/>
          <w:sz w:val="24"/>
          <w:szCs w:val="24"/>
        </w:rPr>
        <w:t xml:space="preserve"> the correlation with gold standard methods was optimal, indicated by the highest point in the polynomial model fit to the </w:t>
      </w:r>
      <w:proofErr w:type="spellStart"/>
      <w:proofErr w:type="gramStart"/>
      <w:r>
        <w:rPr>
          <w:rFonts w:ascii="Times New Roman" w:hAnsi="Times New Roman" w:cs="Times New Roman"/>
          <w:sz w:val="24"/>
          <w:szCs w:val="24"/>
        </w:rPr>
        <w:t>pearson’s</w:t>
      </w:r>
      <w:proofErr w:type="spellEnd"/>
      <w:proofErr w:type="gramEnd"/>
      <w:r>
        <w:rPr>
          <w:rFonts w:ascii="Times New Roman" w:hAnsi="Times New Roman" w:cs="Times New Roman"/>
          <w:sz w:val="24"/>
          <w:szCs w:val="24"/>
        </w:rPr>
        <w:t xml:space="preserve"> correlation coefficient from EC1-EC99 (Figure2A). The intercept of the linear regression fitted to the log-log transformed data was 1.6 and the slope 0.58. The parameters were used to predict the MIC, which shifts the dataset left towards higher values more similar to the gold standard. The regression line through the predicted MIC values approximates an intercept of zero. The fold change deviation from conventional MICs is smaller than 1 (within a doubling dilution) for 77% of the cases (Figure 3). Only two outliers with a fold change deviation higher than five were identified, in both cases WHO N treated with gentamicin. The data were sorted according to the three classes, susceptible, intermediary and resistant (Table 1). The categories susceptible (107 strains) and resistant (53 strains) were classified correctly in all cases corresponding to a sensitivity CI of </w:t>
      </w:r>
      <w:r w:rsidRPr="00AB48B8">
        <w:rPr>
          <w:rFonts w:ascii="Times New Roman" w:hAnsi="Times New Roman" w:cs="Times New Roman"/>
          <w:sz w:val="24"/>
          <w:szCs w:val="24"/>
        </w:rPr>
        <w:t>93.15%-100.00%</w:t>
      </w:r>
      <w:r>
        <w:rPr>
          <w:rFonts w:ascii="Times New Roman" w:hAnsi="Times New Roman" w:cs="Times New Roman"/>
          <w:sz w:val="24"/>
          <w:szCs w:val="24"/>
        </w:rPr>
        <w:t xml:space="preserve"> and a specificity of </w:t>
      </w:r>
      <w:r w:rsidRPr="00AB48B8">
        <w:rPr>
          <w:rFonts w:ascii="Times New Roman" w:hAnsi="Times New Roman" w:cs="Times New Roman"/>
          <w:sz w:val="24"/>
          <w:szCs w:val="24"/>
        </w:rPr>
        <w:t>96.61% to 100.00%.</w:t>
      </w:r>
      <w:r>
        <w:rPr>
          <w:rFonts w:ascii="Times New Roman" w:hAnsi="Times New Roman" w:cs="Times New Roman"/>
          <w:sz w:val="24"/>
          <w:szCs w:val="24"/>
        </w:rPr>
        <w:t xml:space="preserve"> Eleven strains (of </w:t>
      </w:r>
      <w:r>
        <w:rPr>
          <w:rFonts w:ascii="Times New Roman" w:hAnsi="Times New Roman" w:cs="Times New Roman"/>
          <w:sz w:val="24"/>
          <w:szCs w:val="24"/>
        </w:rPr>
        <w:lastRenderedPageBreak/>
        <w:t xml:space="preserve">22) were correctly classified as intermediary resistant in the conventional method, seven were misclassified as resistant and three as susceptible. Eight resistant and four susceptible strains were recognized as intermediary resistant with the new method. The coefficient of variation was calculated to estimate the variability between three independent (Figure S2). All coefficients of variation were below 1 (mean 0.3). </w:t>
      </w:r>
    </w:p>
    <w:p w14:paraId="109C266E" w14:textId="77777777" w:rsidR="00664BEB" w:rsidRDefault="00664BEB" w:rsidP="00EF20B1">
      <w:pPr>
        <w:spacing w:line="480" w:lineRule="auto"/>
        <w:jc w:val="both"/>
        <w:rPr>
          <w:rFonts w:ascii="Times New Roman" w:hAnsi="Times New Roman" w:cs="Times New Roman"/>
          <w:sz w:val="24"/>
          <w:szCs w:val="24"/>
        </w:rPr>
      </w:pPr>
    </w:p>
    <w:p w14:paraId="40006BF9" w14:textId="77777777" w:rsidR="00664BEB" w:rsidRDefault="00664BEB" w:rsidP="00EF20B1">
      <w:pPr>
        <w:spacing w:line="480" w:lineRule="auto"/>
        <w:jc w:val="both"/>
        <w:rPr>
          <w:rFonts w:ascii="Times New Roman" w:hAnsi="Times New Roman" w:cs="Times New Roman"/>
          <w:sz w:val="24"/>
          <w:szCs w:val="24"/>
        </w:rPr>
      </w:pPr>
    </w:p>
    <w:p w14:paraId="691F3FBB" w14:textId="5A794729"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viation 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expressed in doubling dilutions and was lower for each of the antimicrobials. When slope and intercept of the regressions were used to predict the MIC equivalent after 24 hours none of the regressions </w:t>
      </w:r>
    </w:p>
    <w:p w14:paraId="54F51D47" w14:textId="0B15A3CB"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Hill slopes</w:t>
      </w:r>
    </w:p>
    <w:p w14:paraId="22A0A5C3" w14:textId="7EEE7325"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lopes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t>
      </w:r>
      <w:r w:rsidRPr="00EF20B1">
        <w:rPr>
          <w:rFonts w:ascii="Times New Roman" w:hAnsi="Times New Roman" w:cs="Times New Roman"/>
          <w:i/>
          <w:sz w:val="24"/>
          <w:szCs w:val="24"/>
        </w:rPr>
        <w:t>k</w:t>
      </w:r>
      <w:r>
        <w:rPr>
          <w:rFonts w:ascii="Times New Roman" w:hAnsi="Times New Roman" w:cs="Times New Roman"/>
          <w:sz w:val="24"/>
          <w:szCs w:val="24"/>
        </w:rPr>
        <w:t>)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1)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1.3)</w:t>
      </w:r>
      <w:r>
        <w:rPr>
          <w:rFonts w:ascii="Times New Roman" w:hAnsi="Times New Roman" w:cs="Times New Roman"/>
          <w:sz w:val="24"/>
          <w:szCs w:val="24"/>
        </w:rPr>
        <w:t xml:space="preserve">, </w:t>
      </w:r>
      <w:r w:rsidR="002A3CD9">
        <w:rPr>
          <w:rFonts w:ascii="Times New Roman" w:hAnsi="Times New Roman" w:cs="Times New Roman"/>
          <w:sz w:val="24"/>
          <w:szCs w:val="24"/>
        </w:rPr>
        <w:t xml:space="preserve">tetracycline (1.95),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1), azithromycin (2.1),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4)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 xml:space="preserve">gentamicin (3.1). </w:t>
      </w:r>
      <w:r w:rsidR="00C4260D">
        <w:rPr>
          <w:rFonts w:ascii="Times New Roman" w:hAnsi="Times New Roman" w:cs="Times New Roman"/>
          <w:sz w:val="24"/>
          <w:szCs w:val="24"/>
        </w:rPr>
        <w:t>A pairwise t-test showed that the differences between those groups were significant except for those with very similar means such as penicillin G and azithromycin. 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revealed that</w:t>
      </w:r>
      <w:r w:rsidR="00551DC0">
        <w:rPr>
          <w:rFonts w:ascii="Times New Roman" w:hAnsi="Times New Roman" w:cs="Times New Roman"/>
          <w:sz w:val="24"/>
          <w:szCs w:val="24"/>
        </w:rPr>
        <w:t xml:space="preserve"> data can be grouped in three main clusters.</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G </w:t>
      </w:r>
      <w:r w:rsidR="00551DC0">
        <w:rPr>
          <w:rFonts w:ascii="Times New Roman" w:hAnsi="Times New Roman" w:cs="Times New Roman"/>
          <w:sz w:val="24"/>
          <w:szCs w:val="24"/>
        </w:rPr>
        <w:t>can be distinguished from the other antimicrobials</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proofErr w:type="spellStart"/>
      <w:r w:rsidR="0073312A">
        <w:rPr>
          <w:rFonts w:ascii="Times New Roman" w:hAnsi="Times New Roman" w:cs="Times New Roman"/>
          <w:sz w:val="24"/>
          <w:szCs w:val="24"/>
        </w:rPr>
        <w:t>tetraycline</w:t>
      </w:r>
      <w:proofErr w:type="spellEnd"/>
      <w:r w:rsidR="00551DC0">
        <w:rPr>
          <w:rFonts w:ascii="Times New Roman" w:hAnsi="Times New Roman" w:cs="Times New Roman"/>
          <w:sz w:val="24"/>
          <w:szCs w:val="24"/>
        </w:rPr>
        <w:t xml:space="preserve"> were found in the second cluster.  Tetracycline and </w:t>
      </w:r>
      <w:proofErr w:type="spellStart"/>
      <w:r w:rsidR="00551DC0">
        <w:rPr>
          <w:rFonts w:ascii="Times New Roman" w:hAnsi="Times New Roman" w:cs="Times New Roman"/>
          <w:sz w:val="24"/>
          <w:szCs w:val="24"/>
        </w:rPr>
        <w:t>spectinomycin</w:t>
      </w:r>
      <w:proofErr w:type="spellEnd"/>
      <w:r w:rsidR="00551DC0">
        <w:rPr>
          <w:rFonts w:ascii="Times New Roman" w:hAnsi="Times New Roman" w:cs="Times New Roman"/>
          <w:sz w:val="24"/>
          <w:szCs w:val="24"/>
        </w:rPr>
        <w:t xml:space="preserve"> were similar and in the same group as azithromycin. </w:t>
      </w:r>
      <w:r w:rsidR="00C96726">
        <w:rPr>
          <w:rFonts w:ascii="Times New Roman" w:hAnsi="Times New Roman" w:cs="Times New Roman"/>
          <w:sz w:val="24"/>
          <w:szCs w:val="24"/>
        </w:rPr>
        <w:t xml:space="preserve">No significant differences between resistant strains and susceptible strains were found. </w:t>
      </w:r>
      <w:r w:rsidR="00551DC0">
        <w:rPr>
          <w:rFonts w:ascii="Times New Roman" w:hAnsi="Times New Roman" w:cs="Times New Roman"/>
          <w:sz w:val="24"/>
          <w:szCs w:val="24"/>
        </w:rPr>
        <w:t xml:space="preserve"> </w:t>
      </w:r>
    </w:p>
    <w:p w14:paraId="0803E39D" w14:textId="5D612F31" w:rsidR="00444695" w:rsidRDefault="00444695"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lopes for these regressions were shallower for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penicillin compared to the other antimicrobials. </w:t>
      </w:r>
    </w:p>
    <w:p w14:paraId="183FB33D" w14:textId="77777777" w:rsidR="00B212E5" w:rsidRPr="007452FA" w:rsidRDefault="004101F5" w:rsidP="00A17D4C">
      <w:pPr>
        <w:spacing w:line="480" w:lineRule="auto"/>
        <w:jc w:val="both"/>
        <w:rPr>
          <w:rFonts w:ascii="Times New Roman" w:hAnsi="Times New Roman" w:cs="Times New Roman"/>
          <w:b/>
          <w:sz w:val="24"/>
          <w:szCs w:val="24"/>
        </w:rPr>
      </w:pPr>
      <w:r w:rsidRPr="007452FA">
        <w:rPr>
          <w:rFonts w:ascii="Times New Roman" w:hAnsi="Times New Roman" w:cs="Times New Roman"/>
          <w:b/>
          <w:sz w:val="24"/>
          <w:szCs w:val="24"/>
        </w:rPr>
        <w:lastRenderedPageBreak/>
        <w:t xml:space="preserve">Predicted </w:t>
      </w:r>
      <w:proofErr w:type="spellStart"/>
      <w:r w:rsidRPr="007452FA">
        <w:rPr>
          <w:rFonts w:ascii="Times New Roman" w:hAnsi="Times New Roman" w:cs="Times New Roman"/>
          <w:b/>
          <w:sz w:val="24"/>
          <w:szCs w:val="24"/>
        </w:rPr>
        <w:t>Etest</w:t>
      </w:r>
      <w:proofErr w:type="spellEnd"/>
      <w:r w:rsidR="003433B3" w:rsidRPr="007452FA">
        <w:rPr>
          <w:rFonts w:ascii="Times New Roman" w:hAnsi="Times New Roman" w:cs="Times New Roman"/>
          <w:b/>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8F71DC9" w14:textId="33569EDB" w:rsidR="005113EF"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slope (</w:t>
      </w:r>
      <w:r>
        <w:rPr>
          <w:rFonts w:ascii="Times New Roman" w:hAnsi="Times New Roman" w:cs="Times New Roman"/>
          <w:i/>
          <w:sz w:val="24"/>
          <w:szCs w:val="24"/>
        </w:rPr>
        <w:t>Hill</w:t>
      </w:r>
      <w:r>
        <w:rPr>
          <w:rFonts w:ascii="Times New Roman" w:hAnsi="Times New Roman" w:cs="Times New Roman"/>
          <w:sz w:val="24"/>
          <w:szCs w:val="24"/>
        </w:rPr>
        <w:t>) were the two parameters that differed between the antimicrobials. The lower asymptotes were approximately zero and the upper asymptotes were normalized to 100% viability</w:t>
      </w:r>
      <w:r w:rsidR="00931C16">
        <w:rPr>
          <w:rFonts w:ascii="Times New Roman" w:hAnsi="Times New Roman" w:cs="Times New Roman"/>
          <w:sz w:val="24"/>
          <w:szCs w:val="24"/>
        </w:rPr>
        <w:t xml:space="preserve">. </w:t>
      </w:r>
      <w:r>
        <w:rPr>
          <w:rFonts w:ascii="Times New Roman" w:hAnsi="Times New Roman" w:cs="Times New Roman"/>
          <w:sz w:val="24"/>
          <w:szCs w:val="24"/>
        </w:rPr>
        <w:t xml:space="preserve">The interpretation of the hill slope has been unclear in previous studies based on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modelling of time-kill curve data since additional parameters (maximal and minimal growth rate) needed to be taken into consideration and only few strains were studied. Theoretically a steep Hill slope indicates that small increases in antimicrobial concentrations results in more effective killing. </w:t>
      </w:r>
      <w:r w:rsidR="005113EF">
        <w:rPr>
          <w:rFonts w:ascii="Times New Roman" w:hAnsi="Times New Roman" w:cs="Times New Roman"/>
          <w:sz w:val="24"/>
          <w:szCs w:val="24"/>
        </w:rPr>
        <w:t xml:space="preserve">The range of </w:t>
      </w:r>
      <w:r w:rsidR="003E5081">
        <w:rPr>
          <w:rFonts w:ascii="Times New Roman" w:hAnsi="Times New Roman" w:cs="Times New Roman"/>
          <w:sz w:val="24"/>
          <w:szCs w:val="24"/>
        </w:rPr>
        <w:t xml:space="preserve">values measured within one strain were </w:t>
      </w:r>
      <w:r w:rsidR="00B93847">
        <w:rPr>
          <w:rFonts w:ascii="Times New Roman" w:hAnsi="Times New Roman" w:cs="Times New Roman"/>
          <w:sz w:val="24"/>
          <w:szCs w:val="24"/>
        </w:rPr>
        <w:t>large which demonstrates that previous</w:t>
      </w:r>
    </w:p>
    <w:p w14:paraId="3D6B2F98" w14:textId="77777777" w:rsidR="005113EF" w:rsidRDefault="005113EF" w:rsidP="008D2E67">
      <w:pPr>
        <w:spacing w:line="480" w:lineRule="auto"/>
        <w:jc w:val="both"/>
        <w:rPr>
          <w:rFonts w:ascii="Times New Roman" w:hAnsi="Times New Roman" w:cs="Times New Roman"/>
          <w:sz w:val="24"/>
          <w:szCs w:val="24"/>
        </w:rPr>
      </w:pPr>
    </w:p>
    <w:p w14:paraId="05C9A5D5" w14:textId="7B3E806E" w:rsidR="008D2E67"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using 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measured at an endpoint of six hours provided only a snapshot of the antimicrobial properties </w:t>
      </w:r>
      <w:r w:rsidR="005113EF">
        <w:rPr>
          <w:rFonts w:ascii="Times New Roman" w:hAnsi="Times New Roman" w:cs="Times New Roman"/>
          <w:sz w:val="24"/>
          <w:szCs w:val="24"/>
        </w:rPr>
        <w:t>that allowed to compare</w:t>
      </w:r>
      <w:r>
        <w:rPr>
          <w:rFonts w:ascii="Times New Roman" w:hAnsi="Times New Roman" w:cs="Times New Roman"/>
          <w:sz w:val="24"/>
          <w:szCs w:val="24"/>
        </w:rPr>
        <w:t xml:space="preserve"> the hill slopes for a large </w:t>
      </w:r>
      <w:r w:rsidR="005113EF">
        <w:rPr>
          <w:rFonts w:ascii="Times New Roman" w:hAnsi="Times New Roman" w:cs="Times New Roman"/>
          <w:sz w:val="24"/>
          <w:szCs w:val="24"/>
        </w:rPr>
        <w:t>panel</w:t>
      </w:r>
      <w:r>
        <w:rPr>
          <w:rFonts w:ascii="Times New Roman" w:hAnsi="Times New Roman" w:cs="Times New Roman"/>
          <w:sz w:val="24"/>
          <w:szCs w:val="24"/>
        </w:rPr>
        <w:t xml:space="preserve"> of strains. Interestingly there was no difference between resistant and susceptible strains but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w:t>
      </w:r>
      <w:r w:rsidR="00205056">
        <w:rPr>
          <w:rFonts w:ascii="Times New Roman" w:hAnsi="Times New Roman" w:cs="Times New Roman"/>
          <w:sz w:val="24"/>
          <w:szCs w:val="24"/>
        </w:rPr>
        <w:lastRenderedPageBreak/>
        <w:t xml:space="preserve">variability between three independent experiments was 30% on average and the maximal deviation found 100%, magnitude seems to be comparable to those the gold standard methods. </w:t>
      </w:r>
    </w:p>
    <w:p w14:paraId="01E98222" w14:textId="77777777" w:rsidR="00362424" w:rsidRDefault="000B46D8"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oosing 1:5 dilutions instead </w:t>
      </w:r>
      <w:r w:rsidR="00362424">
        <w:rPr>
          <w:rFonts w:ascii="Times New Roman" w:hAnsi="Times New Roman" w:cs="Times New Roman"/>
          <w:sz w:val="24"/>
          <w:szCs w:val="24"/>
        </w:rPr>
        <w:t xml:space="preserve">of doubling dilutions </w:t>
      </w:r>
      <w:r>
        <w:rPr>
          <w:rFonts w:ascii="Times New Roman" w:hAnsi="Times New Roman" w:cs="Times New Roman"/>
          <w:sz w:val="24"/>
          <w:szCs w:val="24"/>
        </w:rPr>
        <w:t>allow</w:t>
      </w:r>
      <w:r w:rsidR="00A7720A">
        <w:rPr>
          <w:rFonts w:ascii="Times New Roman" w:hAnsi="Times New Roman" w:cs="Times New Roman"/>
          <w:sz w:val="24"/>
          <w:szCs w:val="24"/>
        </w:rPr>
        <w:t>s</w:t>
      </w:r>
      <w:r>
        <w:rPr>
          <w:rFonts w:ascii="Times New Roman" w:hAnsi="Times New Roman" w:cs="Times New Roman"/>
          <w:sz w:val="24"/>
          <w:szCs w:val="24"/>
        </w:rPr>
        <w:t xml:space="preserve"> to cover a</w:t>
      </w:r>
      <w:r w:rsidR="00362424">
        <w:rPr>
          <w:rFonts w:ascii="Times New Roman" w:hAnsi="Times New Roman" w:cs="Times New Roman"/>
          <w:sz w:val="24"/>
          <w:szCs w:val="24"/>
        </w:rPr>
        <w:t xml:space="preserve"> wider</w:t>
      </w:r>
      <w:r>
        <w:rPr>
          <w:rFonts w:ascii="Times New Roman" w:hAnsi="Times New Roman" w:cs="Times New Roman"/>
          <w:sz w:val="24"/>
          <w:szCs w:val="24"/>
        </w:rPr>
        <w:t xml:space="preserve"> range of concentrations</w:t>
      </w:r>
      <w:r w:rsidR="00362424">
        <w:rPr>
          <w:rFonts w:ascii="Times New Roman" w:hAnsi="Times New Roman" w:cs="Times New Roman"/>
          <w:sz w:val="24"/>
          <w:szCs w:val="24"/>
        </w:rPr>
        <w:t>. However the viability of highly resistant strains is not fully reduced after exposure to antimicrobials which makes it impossible to fit a sigmoidal hill function in these cases.</w:t>
      </w:r>
      <w:r w:rsidR="00C07B67">
        <w:rPr>
          <w:rFonts w:ascii="Times New Roman" w:hAnsi="Times New Roman" w:cs="Times New Roman"/>
          <w:sz w:val="24"/>
          <w:szCs w:val="24"/>
        </w:rPr>
        <w:t xml:space="preserve"> Avoiding visual readout and employ a standardized algorithm additionally reduces operator bias, which can be especially valuable in a setting that involves more than one laboratory.</w:t>
      </w:r>
      <w:r>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C07B67" w:rsidRPr="00A7720A">
        <w:rPr>
          <w:rFonts w:ascii="Times New Roman" w:hAnsi="Times New Roman" w:cs="Times New Roman"/>
          <w:sz w:val="24"/>
          <w:szCs w:val="24"/>
          <w:vertAlign w:val="subscript"/>
        </w:rPr>
        <w:t>25</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 This allows to transform the EC</w:t>
      </w:r>
      <w:r w:rsidR="00A23B49" w:rsidRPr="00A23B49">
        <w:rPr>
          <w:rFonts w:ascii="Times New Roman" w:hAnsi="Times New Roman" w:cs="Times New Roman"/>
          <w:sz w:val="24"/>
          <w:szCs w:val="24"/>
          <w:vertAlign w:val="subscript"/>
        </w:rPr>
        <w:t>25</w:t>
      </w:r>
      <w:r w:rsidR="00A23B49">
        <w:rPr>
          <w:rFonts w:ascii="Times New Roman" w:hAnsi="Times New Roman" w:cs="Times New Roman"/>
          <w:sz w:val="24"/>
          <w:szCs w:val="24"/>
        </w:rPr>
        <w:t xml:space="preserve"> values to </w:t>
      </w:r>
      <w:r w:rsidR="004B1F68">
        <w:rPr>
          <w:rFonts w:ascii="Times New Roman" w:hAnsi="Times New Roman" w:cs="Times New Roman"/>
          <w:sz w:val="24"/>
          <w:szCs w:val="24"/>
        </w:rPr>
        <w:t xml:space="preserve">predict </w:t>
      </w:r>
      <w:r w:rsidR="00A23B49">
        <w:rPr>
          <w:rFonts w:ascii="Times New Roman" w:hAnsi="Times New Roman" w:cs="Times New Roman"/>
          <w:sz w:val="24"/>
          <w:szCs w:val="24"/>
        </w:rPr>
        <w:t xml:space="preserve">MIC </w:t>
      </w:r>
      <w:r w:rsidR="0022061C">
        <w:rPr>
          <w:rFonts w:ascii="Times New Roman" w:hAnsi="Times New Roman" w:cs="Times New Roman"/>
          <w:sz w:val="24"/>
          <w:szCs w:val="24"/>
        </w:rPr>
        <w:t xml:space="preserve">concentrations </w:t>
      </w:r>
      <w:r w:rsidR="000A7C6B">
        <w:rPr>
          <w:rFonts w:ascii="Times New Roman" w:hAnsi="Times New Roman" w:cs="Times New Roman"/>
          <w:sz w:val="24"/>
          <w:szCs w:val="24"/>
        </w:rPr>
        <w:t xml:space="preserve">and classify the results according to three categories, susceptible, intermediary resistant and resistant. </w:t>
      </w:r>
      <w:r w:rsidR="004B1F68">
        <w:rPr>
          <w:rFonts w:ascii="Times New Roman" w:hAnsi="Times New Roman" w:cs="Times New Roman"/>
          <w:sz w:val="24"/>
          <w:szCs w:val="24"/>
        </w:rPr>
        <w:t xml:space="preserve">Most notably all resistant strains have been recognized correctly by the predictor. </w:t>
      </w:r>
      <w:r w:rsidR="00205056">
        <w:rPr>
          <w:rFonts w:ascii="Times New Roman" w:hAnsi="Times New Roman" w:cs="Times New Roman"/>
          <w:sz w:val="24"/>
          <w:szCs w:val="24"/>
        </w:rPr>
        <w:t xml:space="preserve">The predictor we established should be validated using a large number of strains. </w:t>
      </w:r>
      <w:r w:rsidR="004B1F68">
        <w:rPr>
          <w:rFonts w:ascii="Times New Roman" w:hAnsi="Times New Roman" w:cs="Times New Roman"/>
          <w:sz w:val="24"/>
          <w:szCs w:val="24"/>
        </w:rPr>
        <w:t xml:space="preserve">Some of the intermediary resistant strains were classified wrong. This is not unexpected because the </w:t>
      </w:r>
      <w:proofErr w:type="spellStart"/>
      <w:r w:rsidR="004B1F68">
        <w:rPr>
          <w:rFonts w:ascii="Times New Roman" w:hAnsi="Times New Roman" w:cs="Times New Roman"/>
          <w:sz w:val="24"/>
          <w:szCs w:val="24"/>
        </w:rPr>
        <w:t>cutoff</w:t>
      </w:r>
      <w:proofErr w:type="spellEnd"/>
      <w:r w:rsidR="004B1F68">
        <w:rPr>
          <w:rFonts w:ascii="Times New Roman" w:hAnsi="Times New Roman" w:cs="Times New Roman"/>
          <w:sz w:val="24"/>
          <w:szCs w:val="24"/>
        </w:rPr>
        <w:t xml:space="preserve"> criteria were designed for </w:t>
      </w:r>
      <w:proofErr w:type="spellStart"/>
      <w:r w:rsidR="004B1F68">
        <w:rPr>
          <w:rFonts w:ascii="Times New Roman" w:hAnsi="Times New Roman" w:cs="Times New Roman"/>
          <w:sz w:val="24"/>
          <w:szCs w:val="24"/>
        </w:rPr>
        <w:t>Etest</w:t>
      </w:r>
      <w:proofErr w:type="spellEnd"/>
      <w:r w:rsidR="004B1F68">
        <w:rPr>
          <w:rFonts w:ascii="Times New Roman" w:hAnsi="Times New Roman" w:cs="Times New Roman"/>
          <w:sz w:val="24"/>
          <w:szCs w:val="24"/>
        </w:rPr>
        <w:t>, based on doubling dilutions that were rounded u</w:t>
      </w:r>
      <w:r w:rsidR="00362424">
        <w:rPr>
          <w:rFonts w:ascii="Times New Roman" w:hAnsi="Times New Roman" w:cs="Times New Roman"/>
          <w:sz w:val="24"/>
          <w:szCs w:val="24"/>
        </w:rPr>
        <w:t xml:space="preserve">p to the next higher dilution. </w:t>
      </w:r>
    </w:p>
    <w:p w14:paraId="76321197" w14:textId="77777777" w:rsidR="0019472E" w:rsidRDefault="0019472E" w:rsidP="00A17D4C">
      <w:pPr>
        <w:spacing w:line="480" w:lineRule="auto"/>
        <w:jc w:val="both"/>
        <w:rPr>
          <w:rFonts w:ascii="Times New Roman" w:hAnsi="Times New Roman" w:cs="Times New Roman"/>
          <w:sz w:val="24"/>
          <w:szCs w:val="24"/>
        </w:rPr>
      </w:pPr>
    </w:p>
    <w:p w14:paraId="79D9B362" w14:textId="77777777" w:rsidR="0019472E" w:rsidRDefault="0019472E" w:rsidP="00A17D4C">
      <w:pPr>
        <w:spacing w:line="480" w:lineRule="auto"/>
        <w:jc w:val="both"/>
        <w:rPr>
          <w:rFonts w:ascii="Times New Roman" w:hAnsi="Times New Roman" w:cs="Times New Roman"/>
          <w:sz w:val="24"/>
          <w:szCs w:val="24"/>
        </w:rPr>
      </w:pPr>
    </w:p>
    <w:p w14:paraId="2FC3AC2A" w14:textId="77777777" w:rsidR="0019472E" w:rsidRDefault="0019472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 systematic comparisons between different reference laboratories revealed that the intra laboratory reproducibility of all three methods is excellent but remains challenging between laboratories.</w:t>
      </w:r>
    </w:p>
    <w:p w14:paraId="00B0A0F3" w14:textId="77777777"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summary the new assay shows an excellent performance in the selected quality control strains and antimicrobials. GW medium is a colourless and defined medium that can be used for classical MIC testing in liquid broth, in low resource settings without plate reader. Our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based method reduces the assay time significantly and opens up avenues for larger scale experiments in basic research. </w:t>
      </w:r>
    </w:p>
    <w:p w14:paraId="131B4E04" w14:textId="77777777" w:rsidR="00CC4705" w:rsidRDefault="00CC4705" w:rsidP="00A17D4C">
      <w:pPr>
        <w:spacing w:line="480" w:lineRule="auto"/>
        <w:rPr>
          <w:rFonts w:ascii="Times New Roman" w:hAnsi="Times New Roman" w:cs="Times New Roman"/>
          <w:sz w:val="24"/>
          <w:szCs w:val="24"/>
        </w:rPr>
      </w:pPr>
    </w:p>
    <w:p w14:paraId="198CAABA" w14:textId="77777777" w:rsidR="00CC4705" w:rsidRDefault="00CC4705" w:rsidP="00A17D4C">
      <w:pPr>
        <w:spacing w:line="480" w:lineRule="auto"/>
        <w:rPr>
          <w:rFonts w:ascii="Times New Roman" w:hAnsi="Times New Roman" w:cs="Times New Roman"/>
          <w:sz w:val="24"/>
          <w:szCs w:val="24"/>
        </w:rPr>
      </w:pP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4C611FF4" w14:textId="77777777" w:rsidR="00425DF7" w:rsidRPr="00425DF7" w:rsidRDefault="000B46D8" w:rsidP="00A13FB1">
      <w:pPr>
        <w:pStyle w:val="Bibliography"/>
        <w:spacing w:line="480" w:lineRule="auto"/>
        <w:rPr>
          <w:rFonts w:ascii="Times New Roman" w:hAnsi="Times New Roman" w:cs="Times New Roman"/>
          <w:sz w:val="24"/>
        </w:rPr>
      </w:pPr>
      <w:r>
        <w:fldChar w:fldCharType="begin"/>
      </w:r>
      <w:r w:rsidR="00F512D5">
        <w:instrText xml:space="preserve"> ADDIN ZOTERO_BIBL {"custom":[]} CSL_BIBLIOGRAPHY </w:instrText>
      </w:r>
      <w:r>
        <w:fldChar w:fldCharType="separate"/>
      </w:r>
      <w:r w:rsidR="00425DF7" w:rsidRPr="00425DF7">
        <w:rPr>
          <w:rFonts w:ascii="Times New Roman" w:hAnsi="Times New Roman" w:cs="Times New Roman"/>
          <w:sz w:val="24"/>
        </w:rPr>
        <w:t xml:space="preserve">1.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00425DF7" w:rsidRPr="00425DF7">
        <w:rPr>
          <w:rFonts w:ascii="Times New Roman" w:hAnsi="Times New Roman" w:cs="Times New Roman"/>
          <w:i/>
          <w:iCs/>
          <w:sz w:val="24"/>
        </w:rPr>
        <w:t>J Clin Microbiol</w:t>
      </w:r>
      <w:r w:rsidR="00425DF7" w:rsidRPr="00425DF7">
        <w:rPr>
          <w:rFonts w:ascii="Times New Roman" w:hAnsi="Times New Roman" w:cs="Times New Roman"/>
          <w:sz w:val="24"/>
        </w:rPr>
        <w:t xml:space="preserve"> 1996; </w:t>
      </w:r>
      <w:r w:rsidR="00425DF7" w:rsidRPr="00425DF7">
        <w:rPr>
          <w:rFonts w:ascii="Times New Roman" w:hAnsi="Times New Roman" w:cs="Times New Roman"/>
          <w:b/>
          <w:bCs/>
          <w:sz w:val="24"/>
        </w:rPr>
        <w:t>34</w:t>
      </w:r>
      <w:r w:rsidR="00425DF7" w:rsidRPr="00425DF7">
        <w:rPr>
          <w:rFonts w:ascii="Times New Roman" w:hAnsi="Times New Roman" w:cs="Times New Roman"/>
          <w:sz w:val="24"/>
        </w:rPr>
        <w:t>: 3214–7.</w:t>
      </w:r>
    </w:p>
    <w:p w14:paraId="4513A576"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 Liu H, Taylor TH, Pettus K, Trees D. Assessment of Etest as an Alternative to Agar Dilution for Antimicrobial Susceptibility Testing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14; </w:t>
      </w:r>
      <w:r w:rsidRPr="00425DF7">
        <w:rPr>
          <w:rFonts w:ascii="Times New Roman" w:hAnsi="Times New Roman" w:cs="Times New Roman"/>
          <w:b/>
          <w:bCs/>
          <w:sz w:val="24"/>
        </w:rPr>
        <w:t>52</w:t>
      </w:r>
      <w:r w:rsidRPr="00425DF7">
        <w:rPr>
          <w:rFonts w:ascii="Times New Roman" w:hAnsi="Times New Roman" w:cs="Times New Roman"/>
          <w:sz w:val="24"/>
        </w:rPr>
        <w:t>: 1435–40.</w:t>
      </w:r>
    </w:p>
    <w:p w14:paraId="1DBF873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3. Singh V, Bala M, Kakran M, Ramesh V. Comparative assessment of CDS, CLSI disc diffusion and Etest techniques for antimicrobial susceptibility testing of Neisseria gonorrhoeae: a 6-year study. </w:t>
      </w:r>
      <w:r w:rsidRPr="00425DF7">
        <w:rPr>
          <w:rFonts w:ascii="Times New Roman" w:hAnsi="Times New Roman" w:cs="Times New Roman"/>
          <w:i/>
          <w:iCs/>
          <w:sz w:val="24"/>
        </w:rPr>
        <w:t>BMJ Open</w:t>
      </w:r>
      <w:r w:rsidRPr="00425DF7">
        <w:rPr>
          <w:rFonts w:ascii="Times New Roman" w:hAnsi="Times New Roman" w:cs="Times New Roman"/>
          <w:sz w:val="24"/>
        </w:rPr>
        <w:t xml:space="preserve"> 2012; </w:t>
      </w:r>
      <w:r w:rsidRPr="00425DF7">
        <w:rPr>
          <w:rFonts w:ascii="Times New Roman" w:hAnsi="Times New Roman" w:cs="Times New Roman"/>
          <w:b/>
          <w:bCs/>
          <w:sz w:val="24"/>
        </w:rPr>
        <w:t>2</w:t>
      </w:r>
      <w:r w:rsidRPr="00425DF7">
        <w:rPr>
          <w:rFonts w:ascii="Times New Roman" w:hAnsi="Times New Roman" w:cs="Times New Roman"/>
          <w:sz w:val="24"/>
        </w:rPr>
        <w:t>: e000969.</w:t>
      </w:r>
    </w:p>
    <w:p w14:paraId="57B24F2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4. Gose S, Kong CJ, Lee Y, </w:t>
      </w:r>
      <w:r w:rsidRPr="00425DF7">
        <w:rPr>
          <w:rFonts w:ascii="Times New Roman" w:hAnsi="Times New Roman" w:cs="Times New Roman"/>
          <w:i/>
          <w:iCs/>
          <w:sz w:val="24"/>
        </w:rPr>
        <w:t>et al.</w:t>
      </w:r>
      <w:r w:rsidRPr="00425DF7">
        <w:rPr>
          <w:rFonts w:ascii="Times New Roman" w:hAnsi="Times New Roman" w:cs="Times New Roman"/>
          <w:sz w:val="24"/>
        </w:rPr>
        <w:t xml:space="preserve"> Comparison of Neisseria gonorrhoeae MICs obtained by Etest and agar dilution for ceftriaxone, cefpodoxime, cefixime and azithromycin. </w:t>
      </w:r>
      <w:r w:rsidRPr="00425DF7">
        <w:rPr>
          <w:rFonts w:ascii="Times New Roman" w:hAnsi="Times New Roman" w:cs="Times New Roman"/>
          <w:i/>
          <w:iCs/>
          <w:sz w:val="24"/>
        </w:rPr>
        <w:t>J Microbiol Methods</w:t>
      </w:r>
      <w:r w:rsidRPr="00425DF7">
        <w:rPr>
          <w:rFonts w:ascii="Times New Roman" w:hAnsi="Times New Roman" w:cs="Times New Roman"/>
          <w:sz w:val="24"/>
        </w:rPr>
        <w:t xml:space="preserve"> 2013; </w:t>
      </w:r>
      <w:r w:rsidRPr="00425DF7">
        <w:rPr>
          <w:rFonts w:ascii="Times New Roman" w:hAnsi="Times New Roman" w:cs="Times New Roman"/>
          <w:b/>
          <w:bCs/>
          <w:sz w:val="24"/>
        </w:rPr>
        <w:t>95</w:t>
      </w:r>
      <w:r w:rsidRPr="00425DF7">
        <w:rPr>
          <w:rFonts w:ascii="Times New Roman" w:hAnsi="Times New Roman" w:cs="Times New Roman"/>
          <w:sz w:val="24"/>
        </w:rPr>
        <w:t>: 379–80.</w:t>
      </w:r>
    </w:p>
    <w:p w14:paraId="6E93314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5. Liao C-H, Lai C-C, Hsu M-S, </w:t>
      </w:r>
      <w:r w:rsidRPr="00425DF7">
        <w:rPr>
          <w:rFonts w:ascii="Times New Roman" w:hAnsi="Times New Roman" w:cs="Times New Roman"/>
          <w:i/>
          <w:iCs/>
          <w:sz w:val="24"/>
        </w:rPr>
        <w:t>et al.</w:t>
      </w:r>
      <w:r w:rsidRPr="00425DF7">
        <w:rPr>
          <w:rFonts w:ascii="Times New Roman" w:hAnsi="Times New Roman" w:cs="Times New Roman"/>
          <w:sz w:val="24"/>
        </w:rPr>
        <w:t xml:space="preserve"> Antimicrobial susceptibility of Neisseria gonorrhoeae isolates determined by the agar dilution, disk diffusion and Etest methods: comparison of results using GC agar and chocolate agar. </w:t>
      </w:r>
      <w:r w:rsidRPr="00425DF7">
        <w:rPr>
          <w:rFonts w:ascii="Times New Roman" w:hAnsi="Times New Roman" w:cs="Times New Roman"/>
          <w:i/>
          <w:iCs/>
          <w:sz w:val="24"/>
        </w:rPr>
        <w:t>Int J Antimicrob Agents</w:t>
      </w:r>
      <w:r w:rsidRPr="00425DF7">
        <w:rPr>
          <w:rFonts w:ascii="Times New Roman" w:hAnsi="Times New Roman" w:cs="Times New Roman"/>
          <w:sz w:val="24"/>
        </w:rPr>
        <w:t xml:space="preserve"> 2010; </w:t>
      </w:r>
      <w:r w:rsidRPr="00425DF7">
        <w:rPr>
          <w:rFonts w:ascii="Times New Roman" w:hAnsi="Times New Roman" w:cs="Times New Roman"/>
          <w:b/>
          <w:bCs/>
          <w:sz w:val="24"/>
        </w:rPr>
        <w:t>35</w:t>
      </w:r>
      <w:r w:rsidRPr="00425DF7">
        <w:rPr>
          <w:rFonts w:ascii="Times New Roman" w:hAnsi="Times New Roman" w:cs="Times New Roman"/>
          <w:sz w:val="24"/>
        </w:rPr>
        <w:t>: 457–60.</w:t>
      </w:r>
    </w:p>
    <w:p w14:paraId="1FD768A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6. Ison CA, Martin IMC, Lowndes CM, Fenton KA, ESSTI Network. Comparability of laboratory diagnosis and antimicrobial susceptibility testing of Neisseria gonorrhoeae from reference laboratories in Western Europe. </w:t>
      </w:r>
      <w:r w:rsidRPr="00425DF7">
        <w:rPr>
          <w:rFonts w:ascii="Times New Roman" w:hAnsi="Times New Roman" w:cs="Times New Roman"/>
          <w:i/>
          <w:iCs/>
          <w:sz w:val="24"/>
        </w:rPr>
        <w:t>J Antimicrob Chemother</w:t>
      </w:r>
      <w:r w:rsidRPr="00425DF7">
        <w:rPr>
          <w:rFonts w:ascii="Times New Roman" w:hAnsi="Times New Roman" w:cs="Times New Roman"/>
          <w:sz w:val="24"/>
        </w:rPr>
        <w:t xml:space="preserve"> 2006; </w:t>
      </w:r>
      <w:r w:rsidRPr="00425DF7">
        <w:rPr>
          <w:rFonts w:ascii="Times New Roman" w:hAnsi="Times New Roman" w:cs="Times New Roman"/>
          <w:b/>
          <w:bCs/>
          <w:sz w:val="24"/>
        </w:rPr>
        <w:t>58</w:t>
      </w:r>
      <w:r w:rsidRPr="00425DF7">
        <w:rPr>
          <w:rFonts w:ascii="Times New Roman" w:hAnsi="Times New Roman" w:cs="Times New Roman"/>
          <w:sz w:val="24"/>
        </w:rPr>
        <w:t>: 580–6.</w:t>
      </w:r>
    </w:p>
    <w:p w14:paraId="25D5ECE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7. Reller LB, Weinstein M, Jorgensen JH, Ferraro MJ. Antimicrobial Susceptibility Testing: A Review of General Principles and Contemporary Practices. </w:t>
      </w:r>
      <w:r w:rsidRPr="00425DF7">
        <w:rPr>
          <w:rFonts w:ascii="Times New Roman" w:hAnsi="Times New Roman" w:cs="Times New Roman"/>
          <w:i/>
          <w:iCs/>
          <w:sz w:val="24"/>
        </w:rPr>
        <w:t>Clin Infect Dis</w:t>
      </w:r>
      <w:r w:rsidRPr="00425DF7">
        <w:rPr>
          <w:rFonts w:ascii="Times New Roman" w:hAnsi="Times New Roman" w:cs="Times New Roman"/>
          <w:sz w:val="24"/>
        </w:rPr>
        <w:t xml:space="preserve"> 2009; </w:t>
      </w:r>
      <w:r w:rsidRPr="00425DF7">
        <w:rPr>
          <w:rFonts w:ascii="Times New Roman" w:hAnsi="Times New Roman" w:cs="Times New Roman"/>
          <w:b/>
          <w:bCs/>
          <w:sz w:val="24"/>
        </w:rPr>
        <w:t>49</w:t>
      </w:r>
      <w:r w:rsidRPr="00425DF7">
        <w:rPr>
          <w:rFonts w:ascii="Times New Roman" w:hAnsi="Times New Roman" w:cs="Times New Roman"/>
          <w:sz w:val="24"/>
        </w:rPr>
        <w:t>: 1749–55.</w:t>
      </w:r>
    </w:p>
    <w:p w14:paraId="1AED98B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8. Wiegand I, Hilpert K, Hancock REW. Agar and broth dilution methods to determine the minimal inhibitory concentration (MIC) of antimicrobial substances. </w:t>
      </w:r>
      <w:r w:rsidRPr="00425DF7">
        <w:rPr>
          <w:rFonts w:ascii="Times New Roman" w:hAnsi="Times New Roman" w:cs="Times New Roman"/>
          <w:i/>
          <w:iCs/>
          <w:sz w:val="24"/>
        </w:rPr>
        <w:t>Nat Protoc</w:t>
      </w:r>
      <w:r w:rsidRPr="00425DF7">
        <w:rPr>
          <w:rFonts w:ascii="Times New Roman" w:hAnsi="Times New Roman" w:cs="Times New Roman"/>
          <w:sz w:val="24"/>
        </w:rPr>
        <w:t xml:space="preserve"> 2008; </w:t>
      </w:r>
      <w:r w:rsidRPr="00425DF7">
        <w:rPr>
          <w:rFonts w:ascii="Times New Roman" w:hAnsi="Times New Roman" w:cs="Times New Roman"/>
          <w:b/>
          <w:bCs/>
          <w:sz w:val="24"/>
        </w:rPr>
        <w:t>3</w:t>
      </w:r>
      <w:r w:rsidRPr="00425DF7">
        <w:rPr>
          <w:rFonts w:ascii="Times New Roman" w:hAnsi="Times New Roman" w:cs="Times New Roman"/>
          <w:sz w:val="24"/>
        </w:rPr>
        <w:t>: 163–75.</w:t>
      </w:r>
    </w:p>
    <w:p w14:paraId="280916B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9. Takei M, Yamaguchi Y, Fukuda H, Yasuda M, Deguchi T. Cultivation of Neisseria gonorrhoeae in liquid media and determination of its in vitro susceptibilities to quinolones.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05; </w:t>
      </w:r>
      <w:r w:rsidRPr="00425DF7">
        <w:rPr>
          <w:rFonts w:ascii="Times New Roman" w:hAnsi="Times New Roman" w:cs="Times New Roman"/>
          <w:b/>
          <w:bCs/>
          <w:sz w:val="24"/>
        </w:rPr>
        <w:t>43</w:t>
      </w:r>
      <w:r w:rsidRPr="00425DF7">
        <w:rPr>
          <w:rFonts w:ascii="Times New Roman" w:hAnsi="Times New Roman" w:cs="Times New Roman"/>
          <w:sz w:val="24"/>
        </w:rPr>
        <w:t>: 4321–7.</w:t>
      </w:r>
    </w:p>
    <w:p w14:paraId="7FB99A6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0. Geers TA, Donabedian AM. Comparison of broth microdilution and agar dilution for susceptibility testing of Neisseria gonorrhoeae.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1989; </w:t>
      </w:r>
      <w:r w:rsidRPr="00425DF7">
        <w:rPr>
          <w:rFonts w:ascii="Times New Roman" w:hAnsi="Times New Roman" w:cs="Times New Roman"/>
          <w:b/>
          <w:bCs/>
          <w:sz w:val="24"/>
        </w:rPr>
        <w:t>33</w:t>
      </w:r>
      <w:r w:rsidRPr="00425DF7">
        <w:rPr>
          <w:rFonts w:ascii="Times New Roman" w:hAnsi="Times New Roman" w:cs="Times New Roman"/>
          <w:sz w:val="24"/>
        </w:rPr>
        <w:t>: 233–4.</w:t>
      </w:r>
    </w:p>
    <w:p w14:paraId="0E659AD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1. Shapiro MA, Heifetz CL, Sesnie JC. Comparison of microdilution and agar dilution procedures for testing antibiotic susceptibility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1984; </w:t>
      </w:r>
      <w:r w:rsidRPr="00425DF7">
        <w:rPr>
          <w:rFonts w:ascii="Times New Roman" w:hAnsi="Times New Roman" w:cs="Times New Roman"/>
          <w:b/>
          <w:bCs/>
          <w:sz w:val="24"/>
        </w:rPr>
        <w:t>20</w:t>
      </w:r>
      <w:r w:rsidRPr="00425DF7">
        <w:rPr>
          <w:rFonts w:ascii="Times New Roman" w:hAnsi="Times New Roman" w:cs="Times New Roman"/>
          <w:sz w:val="24"/>
        </w:rPr>
        <w:t>: 828–30.</w:t>
      </w:r>
    </w:p>
    <w:p w14:paraId="6AF2FFB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2. Dillard JP, Seifert HS. A peptidoglycan hydrolase similar to bacteriophage endolysins acts as an autolysin in Neisseria gonorrhoeae. </w:t>
      </w:r>
      <w:r w:rsidRPr="00425DF7">
        <w:rPr>
          <w:rFonts w:ascii="Times New Roman" w:hAnsi="Times New Roman" w:cs="Times New Roman"/>
          <w:i/>
          <w:iCs/>
          <w:sz w:val="24"/>
        </w:rPr>
        <w:t>Mol Microbiol</w:t>
      </w:r>
      <w:r w:rsidRPr="00425DF7">
        <w:rPr>
          <w:rFonts w:ascii="Times New Roman" w:hAnsi="Times New Roman" w:cs="Times New Roman"/>
          <w:sz w:val="24"/>
        </w:rPr>
        <w:t xml:space="preserve"> 1997; </w:t>
      </w:r>
      <w:r w:rsidRPr="00425DF7">
        <w:rPr>
          <w:rFonts w:ascii="Times New Roman" w:hAnsi="Times New Roman" w:cs="Times New Roman"/>
          <w:b/>
          <w:bCs/>
          <w:sz w:val="24"/>
        </w:rPr>
        <w:t>25</w:t>
      </w:r>
      <w:r w:rsidRPr="00425DF7">
        <w:rPr>
          <w:rFonts w:ascii="Times New Roman" w:hAnsi="Times New Roman" w:cs="Times New Roman"/>
          <w:sz w:val="24"/>
        </w:rPr>
        <w:t>: 893–901.</w:t>
      </w:r>
    </w:p>
    <w:p w14:paraId="07487A0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3. Elmros T, Burman LG, Bloom GD. Autolysis of Neisseria gonorrhoeae. </w:t>
      </w:r>
      <w:r w:rsidRPr="00425DF7">
        <w:rPr>
          <w:rFonts w:ascii="Times New Roman" w:hAnsi="Times New Roman" w:cs="Times New Roman"/>
          <w:i/>
          <w:iCs/>
          <w:sz w:val="24"/>
        </w:rPr>
        <w:t>J Bacteriol</w:t>
      </w:r>
      <w:r w:rsidRPr="00425DF7">
        <w:rPr>
          <w:rFonts w:ascii="Times New Roman" w:hAnsi="Times New Roman" w:cs="Times New Roman"/>
          <w:sz w:val="24"/>
        </w:rPr>
        <w:t xml:space="preserve"> 1976; </w:t>
      </w:r>
      <w:r w:rsidRPr="00425DF7">
        <w:rPr>
          <w:rFonts w:ascii="Times New Roman" w:hAnsi="Times New Roman" w:cs="Times New Roman"/>
          <w:b/>
          <w:bCs/>
          <w:sz w:val="24"/>
        </w:rPr>
        <w:t>126</w:t>
      </w:r>
      <w:r w:rsidRPr="00425DF7">
        <w:rPr>
          <w:rFonts w:ascii="Times New Roman" w:hAnsi="Times New Roman" w:cs="Times New Roman"/>
          <w:sz w:val="24"/>
        </w:rPr>
        <w:t>: 969–76.</w:t>
      </w:r>
    </w:p>
    <w:p w14:paraId="027F20A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4. Chan YA, Hackett KT, Dillard JP. The Lytic Transglycosylases of Neisseria gonorrhoeae. </w:t>
      </w:r>
      <w:r w:rsidRPr="00425DF7">
        <w:rPr>
          <w:rFonts w:ascii="Times New Roman" w:hAnsi="Times New Roman" w:cs="Times New Roman"/>
          <w:i/>
          <w:iCs/>
          <w:sz w:val="24"/>
        </w:rPr>
        <w:t>Microb Drug Resist</w:t>
      </w:r>
      <w:r w:rsidRPr="00425DF7">
        <w:rPr>
          <w:rFonts w:ascii="Times New Roman" w:hAnsi="Times New Roman" w:cs="Times New Roman"/>
          <w:sz w:val="24"/>
        </w:rPr>
        <w:t xml:space="preserve"> 2012; </w:t>
      </w:r>
      <w:r w:rsidRPr="00425DF7">
        <w:rPr>
          <w:rFonts w:ascii="Times New Roman" w:hAnsi="Times New Roman" w:cs="Times New Roman"/>
          <w:b/>
          <w:bCs/>
          <w:sz w:val="24"/>
        </w:rPr>
        <w:t>18</w:t>
      </w:r>
      <w:r w:rsidRPr="00425DF7">
        <w:rPr>
          <w:rFonts w:ascii="Times New Roman" w:hAnsi="Times New Roman" w:cs="Times New Roman"/>
          <w:sz w:val="24"/>
        </w:rPr>
        <w:t>: 271–9.</w:t>
      </w:r>
    </w:p>
    <w:p w14:paraId="6214C85D"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5. Foerster S, Golparian D, Jacobsson S, </w:t>
      </w:r>
      <w:r w:rsidRPr="00425DF7">
        <w:rPr>
          <w:rFonts w:ascii="Times New Roman" w:hAnsi="Times New Roman" w:cs="Times New Roman"/>
          <w:i/>
          <w:iCs/>
          <w:sz w:val="24"/>
        </w:rPr>
        <w:t>et al.</w:t>
      </w:r>
      <w:r w:rsidRPr="00425DF7">
        <w:rPr>
          <w:rFonts w:ascii="Times New Roman" w:hAnsi="Times New Roman" w:cs="Times New Roman"/>
          <w:sz w:val="24"/>
        </w:rPr>
        <w:t xml:space="preserve"> Genetic Resistance Determinants, In Vitro Time-Kill Curve Analysis and Pharmacodynamic Functions for the Novel Topoisomerase II Inhibitor ETX0914 (AZD0914) in Neisseria gonorrhoeae. </w:t>
      </w:r>
      <w:r w:rsidRPr="00425DF7">
        <w:rPr>
          <w:rFonts w:ascii="Times New Roman" w:hAnsi="Times New Roman" w:cs="Times New Roman"/>
          <w:i/>
          <w:iCs/>
          <w:sz w:val="24"/>
        </w:rPr>
        <w:t>Antimicrob Resist Chemother</w:t>
      </w:r>
      <w:r w:rsidRPr="00425DF7">
        <w:rPr>
          <w:rFonts w:ascii="Times New Roman" w:hAnsi="Times New Roman" w:cs="Times New Roman"/>
          <w:sz w:val="24"/>
        </w:rPr>
        <w:t xml:space="preserve"> 2015: 1377.</w:t>
      </w:r>
    </w:p>
    <w:p w14:paraId="525770E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6. Foerster S, Unemo M, Hathaway LJ, Low N, Althaus CL. Time-kill curve analysis and pharmacodynamic functions for in vitro evaluation of antimicrobials against Neisseria gonorrhoeae. </w:t>
      </w:r>
      <w:r w:rsidRPr="00425DF7">
        <w:rPr>
          <w:rFonts w:ascii="Times New Roman" w:hAnsi="Times New Roman" w:cs="Times New Roman"/>
          <w:i/>
          <w:iCs/>
          <w:sz w:val="24"/>
        </w:rPr>
        <w:t>bioRxiv</w:t>
      </w:r>
      <w:r w:rsidRPr="00425DF7">
        <w:rPr>
          <w:rFonts w:ascii="Times New Roman" w:hAnsi="Times New Roman" w:cs="Times New Roman"/>
          <w:sz w:val="24"/>
        </w:rPr>
        <w:t xml:space="preserve"> 2015: 28506.</w:t>
      </w:r>
    </w:p>
    <w:p w14:paraId="7F923117"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7. Kassteele J van de, Santen-Verheuvel MG van, Koedijk FDH, Dam AP van, Sande MAB van der, Neeling AJ de. New Statistical Technique for Analyzing MIC-Based Susceptibility Data.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12; </w:t>
      </w:r>
      <w:r w:rsidRPr="00425DF7">
        <w:rPr>
          <w:rFonts w:ascii="Times New Roman" w:hAnsi="Times New Roman" w:cs="Times New Roman"/>
          <w:b/>
          <w:bCs/>
          <w:sz w:val="24"/>
        </w:rPr>
        <w:t>56</w:t>
      </w:r>
      <w:r w:rsidRPr="00425DF7">
        <w:rPr>
          <w:rFonts w:ascii="Times New Roman" w:hAnsi="Times New Roman" w:cs="Times New Roman"/>
          <w:sz w:val="24"/>
        </w:rPr>
        <w:t>: 1557–63.</w:t>
      </w:r>
    </w:p>
    <w:p w14:paraId="267238E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8. Slob W. Benchmark dose and the three Rs. Part I. Getting more information from the same number of animals.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57–67.</w:t>
      </w:r>
    </w:p>
    <w:p w14:paraId="06FD4E4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9. Slob W. Benchmark dose and the three Rs. Part II. Consequences for study design and animal use.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68–80.</w:t>
      </w:r>
    </w:p>
    <w:p w14:paraId="3EB0F6A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0. Davis JA, Gift JS, Zhao QJ. Introduction to benchmark dose methods and U.S. EPA’s benchmark dose software (BMDS) version 2.1.1. </w:t>
      </w:r>
      <w:r w:rsidRPr="00425DF7">
        <w:rPr>
          <w:rFonts w:ascii="Times New Roman" w:hAnsi="Times New Roman" w:cs="Times New Roman"/>
          <w:i/>
          <w:iCs/>
          <w:sz w:val="24"/>
        </w:rPr>
        <w:t>Toxicol Appl Pharmacol</w:t>
      </w:r>
      <w:r w:rsidRPr="00425DF7">
        <w:rPr>
          <w:rFonts w:ascii="Times New Roman" w:hAnsi="Times New Roman" w:cs="Times New Roman"/>
          <w:sz w:val="24"/>
        </w:rPr>
        <w:t xml:space="preserve"> 2011; </w:t>
      </w:r>
      <w:r w:rsidRPr="00425DF7">
        <w:rPr>
          <w:rFonts w:ascii="Times New Roman" w:hAnsi="Times New Roman" w:cs="Times New Roman"/>
          <w:b/>
          <w:bCs/>
          <w:sz w:val="24"/>
        </w:rPr>
        <w:t>254</w:t>
      </w:r>
      <w:r w:rsidRPr="00425DF7">
        <w:rPr>
          <w:rFonts w:ascii="Times New Roman" w:hAnsi="Times New Roman" w:cs="Times New Roman"/>
          <w:sz w:val="24"/>
        </w:rPr>
        <w:t>: 181–91.</w:t>
      </w:r>
    </w:p>
    <w:p w14:paraId="25F22321"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1. Filipsson AF, Sand S, Nilsson J, Victorin K. The benchmark dose method--review of available models, and recommendations for application in health risk assessment.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03; </w:t>
      </w:r>
      <w:r w:rsidRPr="00425DF7">
        <w:rPr>
          <w:rFonts w:ascii="Times New Roman" w:hAnsi="Times New Roman" w:cs="Times New Roman"/>
          <w:b/>
          <w:bCs/>
          <w:sz w:val="24"/>
        </w:rPr>
        <w:t>33</w:t>
      </w:r>
      <w:r w:rsidRPr="00425DF7">
        <w:rPr>
          <w:rFonts w:ascii="Times New Roman" w:hAnsi="Times New Roman" w:cs="Times New Roman"/>
          <w:sz w:val="24"/>
        </w:rPr>
        <w:t>: 505–42.</w:t>
      </w:r>
    </w:p>
    <w:p w14:paraId="553A7C0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2. Sampah MES, Shen L, Jilek BL, Siliciano RF. Dose–response curve slope is a missing dimension in the analysis of HIV-1 drug resistance. </w:t>
      </w:r>
      <w:r w:rsidRPr="00425DF7">
        <w:rPr>
          <w:rFonts w:ascii="Times New Roman" w:hAnsi="Times New Roman" w:cs="Times New Roman"/>
          <w:i/>
          <w:iCs/>
          <w:sz w:val="24"/>
        </w:rPr>
        <w:t>Proc Natl Acad Sci U S A</w:t>
      </w:r>
      <w:r w:rsidRPr="00425DF7">
        <w:rPr>
          <w:rFonts w:ascii="Times New Roman" w:hAnsi="Times New Roman" w:cs="Times New Roman"/>
          <w:sz w:val="24"/>
        </w:rPr>
        <w:t xml:space="preserve"> 2011; </w:t>
      </w:r>
      <w:r w:rsidRPr="00425DF7">
        <w:rPr>
          <w:rFonts w:ascii="Times New Roman" w:hAnsi="Times New Roman" w:cs="Times New Roman"/>
          <w:b/>
          <w:bCs/>
          <w:sz w:val="24"/>
        </w:rPr>
        <w:t>108</w:t>
      </w:r>
      <w:r w:rsidRPr="00425DF7">
        <w:rPr>
          <w:rFonts w:ascii="Times New Roman" w:hAnsi="Times New Roman" w:cs="Times New Roman"/>
          <w:sz w:val="24"/>
        </w:rPr>
        <w:t>: 7613–8.</w:t>
      </w:r>
    </w:p>
    <w:p w14:paraId="3FB43C7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3. Rampersad SN. Multiple Applications of Alamar Blue as an Indicator of Metabolic Function and Cellular Health in Cell Viability Bioassays. </w:t>
      </w:r>
      <w:r w:rsidRPr="00425DF7">
        <w:rPr>
          <w:rFonts w:ascii="Times New Roman" w:hAnsi="Times New Roman" w:cs="Times New Roman"/>
          <w:i/>
          <w:iCs/>
          <w:sz w:val="24"/>
        </w:rPr>
        <w:t>Sensors</w:t>
      </w:r>
      <w:r w:rsidRPr="00425DF7">
        <w:rPr>
          <w:rFonts w:ascii="Times New Roman" w:hAnsi="Times New Roman" w:cs="Times New Roman"/>
          <w:sz w:val="24"/>
        </w:rPr>
        <w:t xml:space="preserve"> 2012; </w:t>
      </w:r>
      <w:r w:rsidRPr="00425DF7">
        <w:rPr>
          <w:rFonts w:ascii="Times New Roman" w:hAnsi="Times New Roman" w:cs="Times New Roman"/>
          <w:b/>
          <w:bCs/>
          <w:sz w:val="24"/>
        </w:rPr>
        <w:t>12</w:t>
      </w:r>
      <w:r w:rsidRPr="00425DF7">
        <w:rPr>
          <w:rFonts w:ascii="Times New Roman" w:hAnsi="Times New Roman" w:cs="Times New Roman"/>
          <w:sz w:val="24"/>
        </w:rPr>
        <w:t>: 12347–60.</w:t>
      </w:r>
    </w:p>
    <w:p w14:paraId="00802548"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4. Khalifa RA, Nasser MS, Gomaa AA, Osman NM, Salem HM. Resazurin Microtiter Assay Plate method for detection of susceptibility of multidrug resistant Mycobacterium tuberculosis to second-line anti-tuberculous drugs. </w:t>
      </w:r>
      <w:r w:rsidRPr="00425DF7">
        <w:rPr>
          <w:rFonts w:ascii="Times New Roman" w:hAnsi="Times New Roman" w:cs="Times New Roman"/>
          <w:i/>
          <w:iCs/>
          <w:sz w:val="24"/>
        </w:rPr>
        <w:t>Egypt J Chest Dis Tuberc</w:t>
      </w:r>
      <w:r w:rsidRPr="00425DF7">
        <w:rPr>
          <w:rFonts w:ascii="Times New Roman" w:hAnsi="Times New Roman" w:cs="Times New Roman"/>
          <w:sz w:val="24"/>
        </w:rPr>
        <w:t xml:space="preserve"> 2013; </w:t>
      </w:r>
      <w:r w:rsidRPr="00425DF7">
        <w:rPr>
          <w:rFonts w:ascii="Times New Roman" w:hAnsi="Times New Roman" w:cs="Times New Roman"/>
          <w:b/>
          <w:bCs/>
          <w:sz w:val="24"/>
        </w:rPr>
        <w:t>62</w:t>
      </w:r>
      <w:r w:rsidRPr="00425DF7">
        <w:rPr>
          <w:rFonts w:ascii="Times New Roman" w:hAnsi="Times New Roman" w:cs="Times New Roman"/>
          <w:sz w:val="24"/>
        </w:rPr>
        <w:t>: 241–7.</w:t>
      </w:r>
    </w:p>
    <w:p w14:paraId="4F22E74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5.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090FDB3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26.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4059064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7. Wade JJ, Graver MA. A fully defined, clear and protein-free liquid medium permitting dense growth of Neisseria gonorrhoeae from very low inocula. </w:t>
      </w:r>
      <w:r w:rsidRPr="00425DF7">
        <w:rPr>
          <w:rFonts w:ascii="Times New Roman" w:hAnsi="Times New Roman" w:cs="Times New Roman"/>
          <w:i/>
          <w:iCs/>
          <w:sz w:val="24"/>
        </w:rPr>
        <w:t>FEMS Microbiol Lett</w:t>
      </w:r>
      <w:r w:rsidRPr="00425DF7">
        <w:rPr>
          <w:rFonts w:ascii="Times New Roman" w:hAnsi="Times New Roman" w:cs="Times New Roman"/>
          <w:sz w:val="24"/>
        </w:rPr>
        <w:t xml:space="preserve"> 2007; </w:t>
      </w:r>
      <w:r w:rsidRPr="00425DF7">
        <w:rPr>
          <w:rFonts w:ascii="Times New Roman" w:hAnsi="Times New Roman" w:cs="Times New Roman"/>
          <w:b/>
          <w:bCs/>
          <w:sz w:val="24"/>
        </w:rPr>
        <w:t>273</w:t>
      </w:r>
      <w:r w:rsidRPr="00425DF7">
        <w:rPr>
          <w:rFonts w:ascii="Times New Roman" w:hAnsi="Times New Roman" w:cs="Times New Roman"/>
          <w:sz w:val="24"/>
        </w:rPr>
        <w:t>: 35–7.</w:t>
      </w:r>
    </w:p>
    <w:p w14:paraId="32518D1B"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8. Anon. Bioassay Analysis Using R | Ritz | Journal of Statistical Software. Available at: https://www.jstatsoft.org/article/view/v012i05. Accessed March 16, 2016.</w:t>
      </w:r>
    </w:p>
    <w:p w14:paraId="7D9F261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9. EUCAST. The European Committee on Antimicrobial Susceptibility Testing. Breakpoint tables for interpretation of MICs and zone diameters. 2016.</w:t>
      </w:r>
    </w:p>
    <w:p w14:paraId="5D842B2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30. Zhao S, Guo Y, Sheng Q, Shyr Y. Advanced Heat Map and Clustering Analysis Using Heatmap3. </w:t>
      </w:r>
      <w:r w:rsidRPr="00425DF7">
        <w:rPr>
          <w:rFonts w:ascii="Times New Roman" w:hAnsi="Times New Roman" w:cs="Times New Roman"/>
          <w:i/>
          <w:iCs/>
          <w:sz w:val="24"/>
        </w:rPr>
        <w:t>BioMed Res Int</w:t>
      </w:r>
      <w:r w:rsidRPr="00425DF7">
        <w:rPr>
          <w:rFonts w:ascii="Times New Roman" w:hAnsi="Times New Roman" w:cs="Times New Roman"/>
          <w:sz w:val="24"/>
        </w:rPr>
        <w:t xml:space="preserve"> 2014; </w:t>
      </w:r>
      <w:r w:rsidRPr="00425DF7">
        <w:rPr>
          <w:rFonts w:ascii="Times New Roman" w:hAnsi="Times New Roman" w:cs="Times New Roman"/>
          <w:b/>
          <w:bCs/>
          <w:sz w:val="24"/>
        </w:rPr>
        <w:t>2014</w:t>
      </w:r>
      <w:r w:rsidRPr="00425DF7">
        <w:rPr>
          <w:rFonts w:ascii="Times New Roman" w:hAnsi="Times New Roman" w:cs="Times New Roman"/>
          <w:sz w:val="24"/>
        </w:rPr>
        <w:t>: e986048.</w:t>
      </w:r>
    </w:p>
    <w:p w14:paraId="0C60E4DC" w14:textId="32791E76" w:rsidR="00336F88" w:rsidRDefault="000B46D8" w:rsidP="00A13FB1">
      <w:pPr>
        <w:keepNext/>
        <w:spacing w:line="480" w:lineRule="auto"/>
      </w:pPr>
      <w:r>
        <w:rPr>
          <w:rFonts w:ascii="Times New Roman" w:hAnsi="Times New Roman" w:cs="Times New Roman"/>
          <w:sz w:val="24"/>
          <w:szCs w:val="24"/>
        </w:rPr>
        <w:lastRenderedPageBreak/>
        <w:fldChar w:fldCharType="end"/>
      </w:r>
      <w:r w:rsidR="00336F88" w:rsidRPr="00336F88">
        <w:rPr>
          <w:noProof/>
          <w:lang w:eastAsia="en-GB"/>
        </w:rPr>
        <w:t xml:space="preserve"> </w:t>
      </w:r>
      <w:r w:rsidR="00336F88">
        <w:rPr>
          <w:noProof/>
          <w:lang w:eastAsia="en-GB"/>
        </w:rPr>
        <w:drawing>
          <wp:inline distT="0" distB="0" distL="0" distR="0" wp14:anchorId="72DE95CD" wp14:editId="6025E044">
            <wp:extent cx="5559563" cy="362712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59563" cy="3627127"/>
                    </a:xfrm>
                    <a:prstGeom prst="rect">
                      <a:avLst/>
                    </a:prstGeom>
                  </pic:spPr>
                </pic:pic>
              </a:graphicData>
            </a:graphic>
          </wp:inline>
        </w:drawing>
      </w:r>
    </w:p>
    <w:p w14:paraId="711FD5BA" w14:textId="31C3A123" w:rsidR="000B46D8" w:rsidRDefault="00336F88" w:rsidP="00336F88">
      <w:pPr>
        <w:pStyle w:val="Caption"/>
        <w:rPr>
          <w:noProof/>
          <w:lang w:eastAsia="en-GB"/>
        </w:rPr>
      </w:pPr>
      <w:r>
        <w:t xml:space="preserve">Figure </w:t>
      </w:r>
      <w:r w:rsidR="00EC6753">
        <w:fldChar w:fldCharType="begin"/>
      </w:r>
      <w:r w:rsidR="00EC6753">
        <w:instrText xml:space="preserve"> SEQ Figure \* ARABIC </w:instrText>
      </w:r>
      <w:r w:rsidR="00EC6753">
        <w:fldChar w:fldCharType="separate"/>
      </w:r>
      <w:r>
        <w:rPr>
          <w:noProof/>
        </w:rPr>
        <w:t>1</w:t>
      </w:r>
      <w:r w:rsidR="00EC6753">
        <w:rPr>
          <w:noProof/>
        </w:rPr>
        <w:fldChar w:fldCharType="end"/>
      </w:r>
    </w:p>
    <w:p w14:paraId="6885F8AF" w14:textId="77777777" w:rsidR="00336F88" w:rsidRDefault="00336F88" w:rsidP="00A17D4C">
      <w:pPr>
        <w:spacing w:line="480" w:lineRule="auto"/>
        <w:rPr>
          <w:noProof/>
          <w:lang w:eastAsia="en-GB"/>
        </w:rPr>
      </w:pPr>
    </w:p>
    <w:p w14:paraId="47356ADC" w14:textId="77777777" w:rsidR="00336F88" w:rsidRDefault="00336F88" w:rsidP="00336F88">
      <w:pPr>
        <w:keepNext/>
        <w:spacing w:line="480" w:lineRule="auto"/>
      </w:pPr>
      <w:r>
        <w:rPr>
          <w:noProof/>
          <w:lang w:eastAsia="en-GB"/>
        </w:rPr>
        <w:lastRenderedPageBreak/>
        <w:drawing>
          <wp:inline distT="0" distB="0" distL="0" distR="0" wp14:anchorId="6CA2A376" wp14:editId="62936187">
            <wp:extent cx="5731510" cy="43961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6105"/>
                    </a:xfrm>
                    <a:prstGeom prst="rect">
                      <a:avLst/>
                    </a:prstGeom>
                  </pic:spPr>
                </pic:pic>
              </a:graphicData>
            </a:graphic>
          </wp:inline>
        </w:drawing>
      </w:r>
    </w:p>
    <w:p w14:paraId="274A0499" w14:textId="06425A25" w:rsidR="00336F88" w:rsidRDefault="00336F88" w:rsidP="00336F88">
      <w:pPr>
        <w:pStyle w:val="Caption"/>
        <w:rPr>
          <w:noProof/>
          <w:lang w:eastAsia="en-GB"/>
        </w:rPr>
      </w:pPr>
      <w:r>
        <w:t xml:space="preserve">Figure </w:t>
      </w:r>
      <w:r w:rsidR="00EC6753">
        <w:fldChar w:fldCharType="begin"/>
      </w:r>
      <w:r w:rsidR="00EC6753">
        <w:instrText xml:space="preserve"> SEQ Figure \* ARABIC </w:instrText>
      </w:r>
      <w:r w:rsidR="00EC6753">
        <w:fldChar w:fldCharType="separate"/>
      </w:r>
      <w:r>
        <w:rPr>
          <w:noProof/>
        </w:rPr>
        <w:t>2</w:t>
      </w:r>
      <w:r w:rsidR="00EC6753">
        <w:rPr>
          <w:noProof/>
        </w:rPr>
        <w:fldChar w:fldCharType="end"/>
      </w:r>
    </w:p>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21385"/>
    <w:rsid w:val="00030684"/>
    <w:rsid w:val="00042B1B"/>
    <w:rsid w:val="00042C1C"/>
    <w:rsid w:val="00053A05"/>
    <w:rsid w:val="000550C0"/>
    <w:rsid w:val="00080445"/>
    <w:rsid w:val="00080F43"/>
    <w:rsid w:val="000821FA"/>
    <w:rsid w:val="000878D6"/>
    <w:rsid w:val="000A7C6B"/>
    <w:rsid w:val="000B117D"/>
    <w:rsid w:val="000B39BB"/>
    <w:rsid w:val="000B46D8"/>
    <w:rsid w:val="000B6FC2"/>
    <w:rsid w:val="000C0C07"/>
    <w:rsid w:val="000C7E73"/>
    <w:rsid w:val="000E195E"/>
    <w:rsid w:val="000E7EF8"/>
    <w:rsid w:val="000F10F9"/>
    <w:rsid w:val="000F5D03"/>
    <w:rsid w:val="001243A3"/>
    <w:rsid w:val="00150A4E"/>
    <w:rsid w:val="001671A1"/>
    <w:rsid w:val="00171A47"/>
    <w:rsid w:val="00185EF8"/>
    <w:rsid w:val="00192E55"/>
    <w:rsid w:val="00194270"/>
    <w:rsid w:val="0019472E"/>
    <w:rsid w:val="00196E3F"/>
    <w:rsid w:val="001A5C4D"/>
    <w:rsid w:val="001A68B3"/>
    <w:rsid w:val="001B7F86"/>
    <w:rsid w:val="001D17C7"/>
    <w:rsid w:val="001D531D"/>
    <w:rsid w:val="001D53E2"/>
    <w:rsid w:val="001D62D1"/>
    <w:rsid w:val="001E426A"/>
    <w:rsid w:val="001E76CD"/>
    <w:rsid w:val="001F3F41"/>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E07DB"/>
    <w:rsid w:val="002E09BD"/>
    <w:rsid w:val="002E2ADE"/>
    <w:rsid w:val="002E6491"/>
    <w:rsid w:val="002F12C0"/>
    <w:rsid w:val="0032341E"/>
    <w:rsid w:val="00323C03"/>
    <w:rsid w:val="00330CD4"/>
    <w:rsid w:val="00336F88"/>
    <w:rsid w:val="003433B3"/>
    <w:rsid w:val="00344E8C"/>
    <w:rsid w:val="003548CA"/>
    <w:rsid w:val="00361A37"/>
    <w:rsid w:val="00362424"/>
    <w:rsid w:val="003642A7"/>
    <w:rsid w:val="0036498D"/>
    <w:rsid w:val="00365260"/>
    <w:rsid w:val="00381EBB"/>
    <w:rsid w:val="00393060"/>
    <w:rsid w:val="00397AA6"/>
    <w:rsid w:val="003A06DF"/>
    <w:rsid w:val="003B02B6"/>
    <w:rsid w:val="003B4FBC"/>
    <w:rsid w:val="003D73F2"/>
    <w:rsid w:val="003E5081"/>
    <w:rsid w:val="003F4EFB"/>
    <w:rsid w:val="003F785B"/>
    <w:rsid w:val="004020D1"/>
    <w:rsid w:val="0040212C"/>
    <w:rsid w:val="004101F5"/>
    <w:rsid w:val="00414F14"/>
    <w:rsid w:val="004158EB"/>
    <w:rsid w:val="00417462"/>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C13CE"/>
    <w:rsid w:val="004D4657"/>
    <w:rsid w:val="004D6E5D"/>
    <w:rsid w:val="004F3ADB"/>
    <w:rsid w:val="00507FDE"/>
    <w:rsid w:val="005113EF"/>
    <w:rsid w:val="00530FF4"/>
    <w:rsid w:val="00532747"/>
    <w:rsid w:val="00535CD7"/>
    <w:rsid w:val="005408D8"/>
    <w:rsid w:val="00544641"/>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1D27"/>
    <w:rsid w:val="00626654"/>
    <w:rsid w:val="0064693A"/>
    <w:rsid w:val="00664BEB"/>
    <w:rsid w:val="00683A49"/>
    <w:rsid w:val="0069083D"/>
    <w:rsid w:val="00693867"/>
    <w:rsid w:val="006A110D"/>
    <w:rsid w:val="006C0DB6"/>
    <w:rsid w:val="006C59A1"/>
    <w:rsid w:val="006D26B9"/>
    <w:rsid w:val="006D4EF1"/>
    <w:rsid w:val="006E0D18"/>
    <w:rsid w:val="006F02BF"/>
    <w:rsid w:val="006F4495"/>
    <w:rsid w:val="007078E3"/>
    <w:rsid w:val="0073312A"/>
    <w:rsid w:val="00733D8B"/>
    <w:rsid w:val="007452FA"/>
    <w:rsid w:val="00753CB3"/>
    <w:rsid w:val="00760526"/>
    <w:rsid w:val="00762D6C"/>
    <w:rsid w:val="00771F0E"/>
    <w:rsid w:val="0077499E"/>
    <w:rsid w:val="007A1537"/>
    <w:rsid w:val="007A5328"/>
    <w:rsid w:val="007B4AD2"/>
    <w:rsid w:val="007C5470"/>
    <w:rsid w:val="007C68A7"/>
    <w:rsid w:val="007D40C7"/>
    <w:rsid w:val="007D6550"/>
    <w:rsid w:val="007E0193"/>
    <w:rsid w:val="007E43E7"/>
    <w:rsid w:val="007E4A28"/>
    <w:rsid w:val="007E5852"/>
    <w:rsid w:val="00802133"/>
    <w:rsid w:val="00813AAE"/>
    <w:rsid w:val="00834365"/>
    <w:rsid w:val="008570CF"/>
    <w:rsid w:val="008716B0"/>
    <w:rsid w:val="00871D92"/>
    <w:rsid w:val="008773B4"/>
    <w:rsid w:val="00886FB7"/>
    <w:rsid w:val="008930B3"/>
    <w:rsid w:val="008937E7"/>
    <w:rsid w:val="00893ED8"/>
    <w:rsid w:val="00896F85"/>
    <w:rsid w:val="008A6B73"/>
    <w:rsid w:val="008C10BD"/>
    <w:rsid w:val="008C34A4"/>
    <w:rsid w:val="008C6175"/>
    <w:rsid w:val="008D1147"/>
    <w:rsid w:val="008D2E67"/>
    <w:rsid w:val="008F0B93"/>
    <w:rsid w:val="00903EF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F7D"/>
    <w:rsid w:val="009B4D4B"/>
    <w:rsid w:val="009C0E1F"/>
    <w:rsid w:val="009D0DEF"/>
    <w:rsid w:val="009E7819"/>
    <w:rsid w:val="009F2CCE"/>
    <w:rsid w:val="009F5278"/>
    <w:rsid w:val="00A0136E"/>
    <w:rsid w:val="00A131AB"/>
    <w:rsid w:val="00A13FB1"/>
    <w:rsid w:val="00A149CF"/>
    <w:rsid w:val="00A17D4C"/>
    <w:rsid w:val="00A20858"/>
    <w:rsid w:val="00A23B49"/>
    <w:rsid w:val="00A23E1F"/>
    <w:rsid w:val="00A2742E"/>
    <w:rsid w:val="00A34F84"/>
    <w:rsid w:val="00A37277"/>
    <w:rsid w:val="00A40029"/>
    <w:rsid w:val="00A5313B"/>
    <w:rsid w:val="00A7720A"/>
    <w:rsid w:val="00A90C80"/>
    <w:rsid w:val="00A94997"/>
    <w:rsid w:val="00A96F38"/>
    <w:rsid w:val="00AB48B8"/>
    <w:rsid w:val="00AB7EEC"/>
    <w:rsid w:val="00AC5CE9"/>
    <w:rsid w:val="00AC751C"/>
    <w:rsid w:val="00AD0299"/>
    <w:rsid w:val="00AE0C4C"/>
    <w:rsid w:val="00AE2507"/>
    <w:rsid w:val="00AE51C2"/>
    <w:rsid w:val="00AF429B"/>
    <w:rsid w:val="00AF7C37"/>
    <w:rsid w:val="00AF7CEB"/>
    <w:rsid w:val="00B04223"/>
    <w:rsid w:val="00B0573F"/>
    <w:rsid w:val="00B146EE"/>
    <w:rsid w:val="00B15DD7"/>
    <w:rsid w:val="00B212E5"/>
    <w:rsid w:val="00B30377"/>
    <w:rsid w:val="00B51367"/>
    <w:rsid w:val="00B752EB"/>
    <w:rsid w:val="00B850A8"/>
    <w:rsid w:val="00B91BC7"/>
    <w:rsid w:val="00B93847"/>
    <w:rsid w:val="00BA3620"/>
    <w:rsid w:val="00BB144D"/>
    <w:rsid w:val="00BC0387"/>
    <w:rsid w:val="00BC210A"/>
    <w:rsid w:val="00BD14BB"/>
    <w:rsid w:val="00BE63C8"/>
    <w:rsid w:val="00C07B67"/>
    <w:rsid w:val="00C125B6"/>
    <w:rsid w:val="00C1579A"/>
    <w:rsid w:val="00C157F5"/>
    <w:rsid w:val="00C22907"/>
    <w:rsid w:val="00C34F55"/>
    <w:rsid w:val="00C3708C"/>
    <w:rsid w:val="00C419EF"/>
    <w:rsid w:val="00C4260D"/>
    <w:rsid w:val="00C4506F"/>
    <w:rsid w:val="00C532F7"/>
    <w:rsid w:val="00C66E78"/>
    <w:rsid w:val="00C70B4E"/>
    <w:rsid w:val="00C767B9"/>
    <w:rsid w:val="00C8642A"/>
    <w:rsid w:val="00C877C4"/>
    <w:rsid w:val="00C96726"/>
    <w:rsid w:val="00C96919"/>
    <w:rsid w:val="00CB2B1F"/>
    <w:rsid w:val="00CC4705"/>
    <w:rsid w:val="00CE0435"/>
    <w:rsid w:val="00CE2D5B"/>
    <w:rsid w:val="00CE4665"/>
    <w:rsid w:val="00CF3932"/>
    <w:rsid w:val="00D0596A"/>
    <w:rsid w:val="00D15E8D"/>
    <w:rsid w:val="00D434F9"/>
    <w:rsid w:val="00D45A50"/>
    <w:rsid w:val="00D45D8F"/>
    <w:rsid w:val="00D46DAF"/>
    <w:rsid w:val="00D51836"/>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256E"/>
    <w:rsid w:val="00E47B41"/>
    <w:rsid w:val="00E57E2C"/>
    <w:rsid w:val="00E643EC"/>
    <w:rsid w:val="00E758B1"/>
    <w:rsid w:val="00E82349"/>
    <w:rsid w:val="00E932A8"/>
    <w:rsid w:val="00E941DE"/>
    <w:rsid w:val="00E94E02"/>
    <w:rsid w:val="00E952AE"/>
    <w:rsid w:val="00E953FF"/>
    <w:rsid w:val="00EA224B"/>
    <w:rsid w:val="00EA6594"/>
    <w:rsid w:val="00EB366D"/>
    <w:rsid w:val="00EB7B6F"/>
    <w:rsid w:val="00EC6753"/>
    <w:rsid w:val="00ED1D75"/>
    <w:rsid w:val="00EF20B1"/>
    <w:rsid w:val="00EF6E7F"/>
    <w:rsid w:val="00F03431"/>
    <w:rsid w:val="00F05E45"/>
    <w:rsid w:val="00F07649"/>
    <w:rsid w:val="00F10D32"/>
    <w:rsid w:val="00F158C2"/>
    <w:rsid w:val="00F20167"/>
    <w:rsid w:val="00F2224F"/>
    <w:rsid w:val="00F27082"/>
    <w:rsid w:val="00F47E29"/>
    <w:rsid w:val="00F512D5"/>
    <w:rsid w:val="00F51945"/>
    <w:rsid w:val="00F5346C"/>
    <w:rsid w:val="00F7685E"/>
    <w:rsid w:val="00F87CFA"/>
    <w:rsid w:val="00F87EC7"/>
    <w:rsid w:val="00F945D1"/>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6DE6571E-495B-491E-BD70-48B883CC2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D82AF-F7C1-47E5-9389-C39207145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469</Words>
  <Characters>8247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dcterms:created xsi:type="dcterms:W3CDTF">2016-11-09T08:56:00Z</dcterms:created>
  <dcterms:modified xsi:type="dcterms:W3CDTF">2016-11-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3C0thG"/&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